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6F9CF6" w14:textId="77810E8D" w:rsidR="00A77B3E" w:rsidRPr="006E60CC" w:rsidRDefault="00F40985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Nam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Journal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Journal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Gastrointestinal</w:t>
      </w:r>
      <w:r w:rsidR="00B30608" w:rsidRPr="006E60C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color w:val="000000"/>
        </w:rPr>
        <w:t>Endoscopy</w:t>
      </w:r>
    </w:p>
    <w:p w14:paraId="0FE57E8F" w14:textId="1507A2D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Manuscrip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O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1165</w:t>
      </w:r>
    </w:p>
    <w:p w14:paraId="7234EAB8" w14:textId="4EDFA1CF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Manuscrip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Type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</w:p>
    <w:p w14:paraId="731D8C94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FA6EDCB" w14:textId="42B5FEE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46306" w:rsidRPr="006E60CC">
        <w:rPr>
          <w:rFonts w:ascii="Book Antiqua" w:eastAsia="Book Antiqua" w:hAnsi="Book Antiqua" w:cs="Book Antiqua"/>
          <w:b/>
          <w:color w:val="000000"/>
        </w:rPr>
        <w:t>W</w:t>
      </w:r>
      <w:r w:rsidRPr="006E60CC">
        <w:rPr>
          <w:rFonts w:ascii="Book Antiqua" w:eastAsia="Book Antiqua" w:hAnsi="Book Antiqua" w:cs="Book Antiqua"/>
          <w:b/>
          <w:color w:val="000000"/>
        </w:rPr>
        <w:t>hat</w:t>
      </w:r>
      <w:r w:rsidR="009F2496" w:rsidRPr="006E60CC">
        <w:rPr>
          <w:rFonts w:ascii="Book Antiqua" w:eastAsia="Book Antiqua" w:hAnsi="Book Antiqua" w:cs="Book Antiqua"/>
          <w:b/>
          <w:color w:val="000000"/>
        </w:rPr>
        <w:t>’</w:t>
      </w:r>
      <w:r w:rsidRPr="006E60CC">
        <w:rPr>
          <w:rFonts w:ascii="Book Antiqua" w:eastAsia="Book Antiqua" w:hAnsi="Book Antiqua" w:cs="Book Antiqua"/>
          <w:b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igh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now?</w:t>
      </w:r>
    </w:p>
    <w:p w14:paraId="51FD7177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2F6D194" w14:textId="5E6D6FC0" w:rsidR="00A77B3E" w:rsidRPr="006E60CC" w:rsidRDefault="00346306" w:rsidP="006E60CC">
      <w:pPr>
        <w:spacing w:line="360" w:lineRule="auto"/>
        <w:jc w:val="both"/>
        <w:rPr>
          <w:rFonts w:ascii="Book Antiqua" w:hAnsi="Book Antiqua"/>
        </w:rPr>
      </w:pP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>et</w:t>
      </w:r>
      <w:r w:rsidR="00B30608"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 xml:space="preserve"> </w:t>
      </w:r>
      <w:r w:rsidRPr="006E60CC">
        <w:rPr>
          <w:rFonts w:ascii="Book Antiqua" w:eastAsia="宋体" w:hAnsi="Book Antiqua" w:cs="宋体"/>
          <w:i/>
          <w:iCs/>
          <w:color w:val="000000"/>
          <w:lang w:eastAsia="zh-CN"/>
        </w:rPr>
        <w:t>al</w:t>
      </w:r>
      <w:r w:rsidRPr="006E60CC">
        <w:rPr>
          <w:rFonts w:ascii="Book Antiqua" w:eastAsia="宋体" w:hAnsi="Book Antiqua" w:cs="宋体"/>
          <w:color w:val="000000"/>
          <w:lang w:eastAsia="zh-CN"/>
        </w:rPr>
        <w:t>.</w:t>
      </w:r>
      <w:r w:rsidR="00B30608" w:rsidRPr="006E60CC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</w:p>
    <w:p w14:paraId="51D2CB1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EC637A2" w14:textId="78B2620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proofErr w:type="spellStart"/>
      <w:r w:rsidRPr="006E60CC">
        <w:rPr>
          <w:rFonts w:ascii="Book Antiqua" w:eastAsia="Book Antiqua" w:hAnsi="Book Antiqua" w:cs="Book Antiqua"/>
          <w:color w:val="000000"/>
        </w:rPr>
        <w:t>Palittiy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ha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talib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</w:p>
    <w:p w14:paraId="3550F926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E730297" w14:textId="03C19E5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Palittiy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intusek</w:t>
      </w:r>
      <w:proofErr w:type="spellEnd"/>
      <w:r w:rsidRPr="006E60CC">
        <w:rPr>
          <w:rFonts w:ascii="Book Antiqua" w:eastAsia="Book Antiqua" w:hAnsi="Book Antiqua" w:cs="Book Antiqua"/>
          <w:b/>
          <w:bCs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mun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ear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TPGHAI)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vi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mo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os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acul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versit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gko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30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gko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land</w:t>
      </w:r>
    </w:p>
    <w:p w14:paraId="1D374841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CDBA094" w14:textId="1D2755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Moham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Mutalib</w:t>
      </w:r>
      <w:proofErr w:type="spellEnd"/>
      <w:r w:rsidRPr="006E60CC">
        <w:rPr>
          <w:rFonts w:ascii="Book Antiqua" w:eastAsia="Book Antiqua" w:hAnsi="Book Antiqua" w:cs="Book Antiqua"/>
          <w:b/>
          <w:bCs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ediatri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rvice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eli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d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d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</w:rPr>
        <w:t>SE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</w:rPr>
        <w:t>7E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dom</w:t>
      </w:r>
    </w:p>
    <w:p w14:paraId="40AC4C1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6086792" w14:textId="0B19CE52" w:rsidR="007E65D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par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F2EC2">
        <w:rPr>
          <w:rFonts w:ascii="Book Antiqua" w:eastAsia="Book Antiqua" w:hAnsi="Book Antiqua" w:cs="Book Antiqua"/>
          <w:color w:val="000000"/>
        </w:rPr>
        <w:t>T</w:t>
      </w:r>
      <w:r w:rsidRPr="006E60CC">
        <w:rPr>
          <w:rFonts w:ascii="Book Antiqua" w:eastAsia="Book Antiqua" w:hAnsi="Book Antiqua" w:cs="Book Antiqua"/>
          <w:color w:val="000000"/>
        </w:rPr>
        <w:t>ransplan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4101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5AEEB92C" w14:textId="77777777" w:rsidR="007E65D3" w:rsidRPr="006E60CC" w:rsidRDefault="007E65D3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CF01826" w14:textId="3D1310D8" w:rsidR="00A77B3E" w:rsidRPr="006E60CC" w:rsidRDefault="007E65D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vers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</w:t>
      </w:r>
      <w:r w:rsidR="00AA1789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</w:rPr>
        <w:t>4006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11DB4512" w14:textId="7662A7CB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6587B98" w14:textId="499E01E3" w:rsidR="00AA1789" w:rsidRPr="006E60CC" w:rsidRDefault="00AA1789" w:rsidP="006E60CC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  <w:r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>Nikhil</w:t>
      </w:r>
      <w:r w:rsidR="00B30608"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b/>
          <w:bCs/>
          <w:color w:val="000000" w:themeColor="text1"/>
          <w:shd w:val="clear" w:color="auto" w:fill="FFFFFF"/>
          <w:lang w:val="en-AU"/>
        </w:rPr>
        <w:t>Thapar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Woolworths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Centre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for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Child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Nutrition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Research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Queensland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University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of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>Technology,</w:t>
      </w:r>
      <w:r w:rsidR="00B30608" w:rsidRPr="006E60CC">
        <w:rPr>
          <w:rFonts w:ascii="Book Antiqua" w:hAnsi="Book Antiqua" w:cs="Arial"/>
          <w:color w:val="000000" w:themeColor="text1"/>
          <w:shd w:val="clear" w:color="auto" w:fill="FFFFFF"/>
          <w:lang w:val="en-AU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sban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eensl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101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stralia</w:t>
      </w:r>
    </w:p>
    <w:p w14:paraId="29BB026B" w14:textId="77777777" w:rsidR="00AA1789" w:rsidRPr="006E60CC" w:rsidRDefault="00AA1789" w:rsidP="006E60CC">
      <w:pPr>
        <w:spacing w:line="360" w:lineRule="auto"/>
        <w:jc w:val="both"/>
        <w:rPr>
          <w:rFonts w:ascii="Book Antiqua" w:hAnsi="Book Antiqua"/>
        </w:rPr>
      </w:pPr>
    </w:p>
    <w:p w14:paraId="23F58028" w14:textId="7E33EE5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lastRenderedPageBreak/>
        <w:t>Autho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talib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ib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cep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raf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talib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ro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s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llectu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</w:t>
      </w:r>
      <w:r w:rsidR="006648FB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a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rov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uscript.</w:t>
      </w:r>
    </w:p>
    <w:p w14:paraId="1C42565A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37F769AD" w14:textId="431A253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30608" w:rsidRPr="006E60CC">
        <w:rPr>
          <w:rFonts w:ascii="Book Antiqua" w:eastAsia="Book Antiqua" w:hAnsi="Book Antiqua" w:cs="Book Antiqua"/>
          <w:color w:val="000000"/>
        </w:rPr>
        <w:t>the Research Grant Contract Allocated for Basic Research from the Chulalongkorn University, No. HEA663000047.</w:t>
      </w:r>
    </w:p>
    <w:p w14:paraId="299DE76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29C3B7FC" w14:textId="42875BB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ikhi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hapa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RCP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RCP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1D6B" w:rsidRPr="00B41D6B">
        <w:rPr>
          <w:rFonts w:ascii="Book Antiqua" w:eastAsia="Book Antiqua" w:hAnsi="Book Antiqua" w:cs="Book Antiqua"/>
          <w:color w:val="000000"/>
        </w:rPr>
        <w:t>Department of Gastroenterology, Hepatology and Liver Transplant, Queensland Children’s Hospital, 501 Stanley Street, Brisbane QLD 4101, Queensland, Australia. nikhil.thapar@health.qld.gov.au</w:t>
      </w:r>
    </w:p>
    <w:p w14:paraId="5475F64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C767A7B" w14:textId="0046BA4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to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78459559" w14:textId="1D306F3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Janu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15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3515F3" w:rsidRPr="006E60CC">
        <w:rPr>
          <w:rFonts w:ascii="Book Antiqua" w:eastAsia="Book Antiqua" w:hAnsi="Book Antiqua" w:cs="Book Antiqua"/>
          <w:color w:val="000000"/>
        </w:rPr>
        <w:t>2023</w:t>
      </w:r>
    </w:p>
    <w:p w14:paraId="207F8147" w14:textId="5EEA36F3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BPG Wang,Jin-Lei" w:date="2023-02-08T16:32:00Z">
        <w:r w:rsidR="0062434A" w:rsidRPr="0062434A">
          <w:rPr>
            <w:rFonts w:ascii="Book Antiqua" w:eastAsia="Book Antiqua" w:hAnsi="Book Antiqua" w:cs="Book Antiqua"/>
            <w:color w:val="000000"/>
          </w:rPr>
          <w:t>February 8, 2023</w:t>
        </w:r>
      </w:ins>
    </w:p>
    <w:p w14:paraId="568F43B4" w14:textId="3131DF7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51253219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  <w:sectPr w:rsidR="00A77B3E" w:rsidRPr="006E60CC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AFFBD87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016B2B7" w14:textId="5109E51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olunt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ss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ervativ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as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D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p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etiopathogenesi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cu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-to-d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orm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</w:p>
    <w:p w14:paraId="61D30C0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7881DB9B" w14:textId="1591751F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hildren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I</w:t>
      </w:r>
      <w:r w:rsidRPr="006E60CC">
        <w:rPr>
          <w:rFonts w:ascii="Book Antiqua" w:eastAsia="Book Antiqua" w:hAnsi="Book Antiqua" w:cs="Book Antiqua"/>
          <w:color w:val="000000"/>
        </w:rPr>
        <w:t>nfant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I</w:t>
      </w:r>
      <w:r w:rsidRPr="006E60CC">
        <w:rPr>
          <w:rFonts w:ascii="Book Antiqua" w:eastAsia="Book Antiqua" w:hAnsi="Book Antiqua" w:cs="Book Antiqua"/>
          <w:color w:val="000000"/>
        </w:rPr>
        <w:t>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</w:rPr>
        <w:t>L</w:t>
      </w:r>
      <w:r w:rsidRPr="006E60CC">
        <w:rPr>
          <w:rFonts w:ascii="Book Antiqua" w:eastAsia="Book Antiqua" w:hAnsi="Book Antiqua" w:cs="Book Antiqua"/>
          <w:color w:val="000000"/>
        </w:rPr>
        <w:t>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</w:p>
    <w:p w14:paraId="28D2D2CE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3AEDE84D" w14:textId="2786138A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talib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657C13" w:rsidRPr="006E60CC">
        <w:rPr>
          <w:rFonts w:ascii="Book Antiqua" w:eastAsia="Book Antiqua" w:hAnsi="Book Antiqua" w:cs="Book Antiqua"/>
          <w:color w:val="000000"/>
        </w:rPr>
        <w:t>W</w:t>
      </w:r>
      <w:r w:rsidRPr="006E60CC">
        <w:rPr>
          <w:rFonts w:ascii="Book Antiqua" w:eastAsia="Book Antiqua" w:hAnsi="Book Antiqua" w:cs="Book Antiqua"/>
          <w:color w:val="000000"/>
        </w:rPr>
        <w:t>hat</w:t>
      </w:r>
      <w:r w:rsidR="009F2496" w:rsidRPr="006E60CC">
        <w:rPr>
          <w:rFonts w:ascii="Book Antiqua" w:eastAsia="Book Antiqua" w:hAnsi="Book Antiqua" w:cs="Book Antiqua"/>
          <w:color w:val="000000"/>
        </w:rPr>
        <w:t>’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gh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w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ss</w:t>
      </w:r>
    </w:p>
    <w:p w14:paraId="53F5A60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1EFC632" w14:textId="17BFBD8E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ERD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p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k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know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</w:p>
    <w:p w14:paraId="3693299B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1FA76358" w14:textId="77777777" w:rsidR="006648FB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5296A4C5" w14:textId="35DB10E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idel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eri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cie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ediatri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tr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AP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ss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f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i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ctio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/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k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in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r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ten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ded.</w:t>
      </w:r>
    </w:p>
    <w:p w14:paraId="1872E54D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783C03A9" w14:textId="3170B541" w:rsidR="00A77B3E" w:rsidRPr="006E60CC" w:rsidRDefault="006648FB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EPIDEMIOLOGY</w:t>
      </w:r>
    </w:p>
    <w:p w14:paraId="31657264" w14:textId="03FC2620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ro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pen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iter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ig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blis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19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oss-sec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6.9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[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95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v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I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.1-33.7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.83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]</w:t>
      </w:r>
      <w:r w:rsidR="00E80014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ro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5.5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6.5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7.7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.6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.9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1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6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n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l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7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9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urop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8.3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32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0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sp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,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maturit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-1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9F249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’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erg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-1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7.1%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4.7%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2BF785A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1BE233E2" w14:textId="20566583" w:rsidR="00A77B3E" w:rsidRPr="006E60CC" w:rsidRDefault="006648FB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PATHOPHYSIOLOG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REFLUX-ASSOCIATE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CONDITIONS</w:t>
      </w:r>
    </w:p>
    <w:p w14:paraId="4FED1880" w14:textId="015F858E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LESR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li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6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g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).</w:t>
      </w:r>
    </w:p>
    <w:p w14:paraId="5F459775" w14:textId="77777777" w:rsidR="006648FB" w:rsidRPr="006E60CC" w:rsidRDefault="006648FB" w:rsidP="006E60CC">
      <w:pPr>
        <w:spacing w:line="360" w:lineRule="auto"/>
        <w:jc w:val="both"/>
        <w:rPr>
          <w:rFonts w:ascii="Book Antiqua" w:hAnsi="Book Antiqua"/>
        </w:rPr>
      </w:pPr>
    </w:p>
    <w:p w14:paraId="55D1D791" w14:textId="797AEF12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relaxation</w:t>
      </w:r>
    </w:p>
    <w:p w14:paraId="6E47B32F" w14:textId="23C2EA0A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LE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sta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7-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it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c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e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a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y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en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statio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proofErr w:type="spell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8,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esting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97566C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on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8,2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ons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nd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1,2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ai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A178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5E5FB87D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4FB2064A" w14:textId="38415366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tireflux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arrier</w:t>
      </w:r>
    </w:p>
    <w:p w14:paraId="7BA8143B" w14:textId="01F078B3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inchco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6648FB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C5E1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-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z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jun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r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ins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ber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ins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n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obliq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b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sculofaci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ng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ra-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o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d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i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-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ysiolog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intra-abdominal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intra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oracic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d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.</w:t>
      </w:r>
    </w:p>
    <w:p w14:paraId="7A1D02FB" w14:textId="6F7307A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ong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develo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o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4,2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pa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ur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phrag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reflu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</w:p>
    <w:p w14:paraId="12951334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46085896" w14:textId="0CAC74A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learance</w:t>
      </w:r>
    </w:p>
    <w:p w14:paraId="493B40A4" w14:textId="4D6FA930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sm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vit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a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cha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tral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liv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re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mb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leep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stal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ib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cipit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,1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n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imari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6648FB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condari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esophagitis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disposi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GERD</w:t>
      </w:r>
      <w:r w:rsidRPr="006E60CC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vertAlign w:val="superscript"/>
        </w:rPr>
        <w:t>26-29]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lay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mpt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en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A4B1C06" w14:textId="77777777" w:rsidR="006648FB" w:rsidRPr="006E60CC" w:rsidRDefault="006648FB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</w:p>
    <w:p w14:paraId="012BBEBB" w14:textId="7F4BCED7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thers</w:t>
      </w:r>
    </w:p>
    <w:p w14:paraId="0640B5AC" w14:textId="47C6F89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esting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c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letc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1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cri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lo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“pocket”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buff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rvo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ax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c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2,3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8CD738" w14:textId="2955ACD9" w:rsidR="00855DF0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rom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fe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erimpos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mperat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um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stru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po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et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ic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</w:p>
    <w:p w14:paraId="6890A106" w14:textId="43292430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rw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le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g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suffici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UE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4,34-3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0D981B8B" w14:textId="77777777" w:rsidR="00855DF0" w:rsidRPr="006E60CC" w:rsidRDefault="00855DF0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</w:p>
    <w:p w14:paraId="0F7E548D" w14:textId="1C5E22F3" w:rsidR="00A77B3E" w:rsidRPr="006E60CC" w:rsidRDefault="00855DF0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MANIFESTATIONS</w:t>
      </w:r>
    </w:p>
    <w:p w14:paraId="7C7E51E0" w14:textId="7A14EE2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ympto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rit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iv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em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rtb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l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ic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i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</w:p>
    <w:p w14:paraId="388427A9" w14:textId="77777777" w:rsidR="00855DF0" w:rsidRPr="006E60CC" w:rsidRDefault="00855DF0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15180879" w14:textId="13AE5666" w:rsidR="00A77B3E" w:rsidRPr="006E60CC" w:rsidRDefault="00855DF0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INVESTIGATION</w:t>
      </w:r>
    </w:p>
    <w:p w14:paraId="5609B471" w14:textId="3C8369BA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acti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l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rtb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8-wee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u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ame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tablis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inguis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ri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</w:p>
    <w:p w14:paraId="51785FF3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7B54EBA6" w14:textId="187BD785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ltrasou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4D5C2C84" w14:textId="1F7AE5E5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l-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-b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76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100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50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%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100%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0-43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ngt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v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dom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nes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me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g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2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.6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ear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1B312D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=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3)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i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tist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ce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)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pen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vidu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diologis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5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A799F66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2155EC05" w14:textId="20F7AA52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bookmarkStart w:id="1" w:name="_Hlk126265861"/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(contrast)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wallow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bookmarkEnd w:id="1"/>
    <w:p w14:paraId="64249925" w14:textId="7EDACC0B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ontrast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wal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m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tom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ow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cheo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stul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hala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at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rn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d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lro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mit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lvulu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i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ugh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c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houg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4-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6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r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i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.</w:t>
      </w:r>
    </w:p>
    <w:p w14:paraId="120ECFBB" w14:textId="77777777" w:rsidR="00CB0F73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</w:p>
    <w:p w14:paraId="7F89FA6F" w14:textId="2AD2CEA3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ndoscop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</w:p>
    <w:p w14:paraId="6B140E6F" w14:textId="4CD3FFE6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d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ner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tiliz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s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em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matemes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loo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up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esophagit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munocompromi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osinophil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stopath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ss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ia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w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r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i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ez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croscop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7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d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73B5C7D" w14:textId="77777777" w:rsidR="00855DF0" w:rsidRPr="006E60CC" w:rsidRDefault="00855DF0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7B7AAB09" w14:textId="113FB7F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-monitoring,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Video-MII-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est</w:t>
      </w:r>
    </w:p>
    <w:p w14:paraId="2C007C12" w14:textId="70649986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g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la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weak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qu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r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)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ta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re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rup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ow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y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8,4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pr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GHAN-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APSPG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idelin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sist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ouble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arch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hance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DO-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6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res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holarnkij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855DF0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al-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de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ritab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expl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deo-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ia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.</w:t>
      </w:r>
    </w:p>
    <w:p w14:paraId="7633F3AA" w14:textId="77777777" w:rsidR="00855DF0" w:rsidRPr="006E60CC" w:rsidRDefault="00855DF0" w:rsidP="006E60CC">
      <w:pPr>
        <w:spacing w:line="360" w:lineRule="auto"/>
        <w:jc w:val="both"/>
        <w:rPr>
          <w:rFonts w:ascii="Book Antiqua" w:hAnsi="Book Antiqua"/>
        </w:rPr>
      </w:pPr>
    </w:p>
    <w:p w14:paraId="29A4857F" w14:textId="0A6111C0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</w:p>
    <w:p w14:paraId="27A23381" w14:textId="3449DB1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fun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res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or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lic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ll-colum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0-5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icip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quip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vail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a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nk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xim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lan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x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.5</w:t>
      </w:r>
      <w:r w:rsidR="002C273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t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0.02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n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der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r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d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responder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4</w:t>
      </w:r>
      <w:r w:rsidR="00CB5DBF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-56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981F8B1" w14:textId="77777777" w:rsidR="002C2736" w:rsidRPr="006E60CC" w:rsidRDefault="002C2736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highlight w:val="yellow"/>
          <w:shd w:val="clear" w:color="auto" w:fill="FFFFFF"/>
        </w:rPr>
      </w:pPr>
    </w:p>
    <w:p w14:paraId="149E9197" w14:textId="77E1F00D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onitoring</w:t>
      </w:r>
    </w:p>
    <w:p w14:paraId="22440A66" w14:textId="02CB27F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l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arif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physi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l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ope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go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7-5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74FBBE7" w14:textId="2A44E6DE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ennep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2C2736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2C2736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4-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cessfu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e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&gt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90%)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e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rpre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.</w:t>
      </w:r>
    </w:p>
    <w:p w14:paraId="38E86662" w14:textId="2380221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omet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-MI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neumoni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s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ugh-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rrel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5740429E" w14:textId="77777777" w:rsidR="00CB0F73" w:rsidRPr="006E60CC" w:rsidRDefault="00CB0F73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</w:p>
    <w:p w14:paraId="75E3FEB6" w14:textId="05A8D4E1" w:rsidR="00CB0F73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proofErr w:type="spellStart"/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lectrogastrography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658863BD" w14:textId="34E469B2" w:rsidR="00A77B3E" w:rsidRPr="006E60CC" w:rsidRDefault="00CB0F73" w:rsidP="006E60CC">
      <w:pPr>
        <w:spacing w:line="360" w:lineRule="auto"/>
        <w:jc w:val="both"/>
        <w:rPr>
          <w:rFonts w:ascii="Book Antiqua" w:hAnsi="Book Antiqua"/>
        </w:rPr>
      </w:pP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Electrogastrograph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EGG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lectrophysiolo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u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pomotil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9,62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alenc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G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4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c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chniqu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G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qui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nters.</w:t>
      </w:r>
    </w:p>
    <w:p w14:paraId="59D977CB" w14:textId="77777777" w:rsidR="00CB0F73" w:rsidRPr="006E60CC" w:rsidRDefault="00CB0F73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37D0E127" w14:textId="77777777" w:rsidR="00CB0F73" w:rsidRPr="006E60CC" w:rsidRDefault="00CB0F73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Biomarkers</w:t>
      </w:r>
    </w:p>
    <w:p w14:paraId="5F840C3C" w14:textId="343FF835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eso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ifestati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omar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si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pid-lad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crophag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lirubi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5-7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tablishe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a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onchosco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mp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tri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lication.</w:t>
      </w:r>
    </w:p>
    <w:p w14:paraId="6976446F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</w:p>
    <w:p w14:paraId="67D64012" w14:textId="2C9E1CBA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ial: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eding</w:t>
      </w:r>
    </w:p>
    <w:p w14:paraId="2164F06C" w14:textId="6EACF47D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rc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2,7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fi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ole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k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EF2390F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386818B5" w14:textId="2BB77CC1" w:rsidR="00A77B3E" w:rsidRPr="006E60CC" w:rsidRDefault="00B30608" w:rsidP="006E60CC">
      <w:pPr>
        <w:spacing w:line="360" w:lineRule="auto"/>
        <w:jc w:val="both"/>
        <w:rPr>
          <w:rFonts w:ascii="Book Antiqua" w:hAnsi="Book Antiqua"/>
          <w:u w:val="single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u w:val="single"/>
          <w:shd w:val="clear" w:color="auto" w:fill="FFFFFF"/>
        </w:rPr>
        <w:t>TREATMENT</w:t>
      </w:r>
    </w:p>
    <w:p w14:paraId="0C889772" w14:textId="6E7DA48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ffici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u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l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u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dic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</w:p>
    <w:p w14:paraId="123DDBBE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6F26B306" w14:textId="651E773C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</w:p>
    <w:p w14:paraId="3AAED960" w14:textId="76142DB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ing.</w:t>
      </w:r>
    </w:p>
    <w:p w14:paraId="6F5B6C68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60D61CCD" w14:textId="12BCC843" w:rsidR="00A77B3E" w:rsidRPr="006E60CC" w:rsidRDefault="001B312D" w:rsidP="00EC10B3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Hea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bod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meal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n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te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dd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ndrom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gre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i-Trendelenbur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“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lticare</w:t>
      </w:r>
      <w:proofErr w:type="spellEnd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d”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p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trosp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piso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ab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wak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ctur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pos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vit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ich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ional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r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si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.</w:t>
      </w:r>
    </w:p>
    <w:p w14:paraId="26D91CD5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</w:pPr>
    </w:p>
    <w:p w14:paraId="111BD804" w14:textId="129CDD0E" w:rsidR="00A77B3E" w:rsidRPr="006E60CC" w:rsidRDefault="00A57369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Diet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ensiv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drolyse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i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specif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9F2496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’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CMPA)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iSS</w:t>
      </w:r>
      <w:proofErr w:type="spell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7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-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w’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clusion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lik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iS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difi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previous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2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MPA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8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ist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ussel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ddle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r-friend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toil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i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d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is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3.</w:t>
      </w:r>
    </w:p>
    <w:p w14:paraId="743AC85F" w14:textId="739B8019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en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su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nito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I-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du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mmend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ckeners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orga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sen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eal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xanthu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ob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a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9,8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er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myla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rea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lk.</w:t>
      </w:r>
    </w:p>
    <w:p w14:paraId="13AF3775" w14:textId="77777777" w:rsidR="0020402E" w:rsidRPr="006E60CC" w:rsidRDefault="0020402E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0E25EA30" w14:textId="172B6739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lastRenderedPageBreak/>
        <w:t>Pharmacological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eatment</w:t>
      </w:r>
      <w:r w:rsidR="00A57369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</w:t>
      </w:r>
    </w:p>
    <w:p w14:paraId="5EFDA66C" w14:textId="3DE86304" w:rsidR="00A57369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mo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t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gh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jury</w:t>
      </w:r>
      <w:r w:rsidR="000E6EBA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E6EBA" w:rsidRPr="000E6EBA">
        <w:rPr>
          <w:rFonts w:ascii="Book Antiqua" w:eastAsia="Book Antiqua" w:hAnsi="Book Antiqua" w:cs="Book Antiqua"/>
          <w:color w:val="000000"/>
          <w:shd w:val="clear" w:color="auto" w:fill="FFFFFF"/>
        </w:rPr>
        <w:t>(Table 4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D7C6A21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5F95E8B6" w14:textId="1B0213D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suppressan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gent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ot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hibitor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PPI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1,82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recep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agonis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P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chyphylax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ak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5-8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2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dra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rk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lignan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itrosami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amin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res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g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0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s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omit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tig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su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1-9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17680AF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7FAB9DF5" w14:textId="122D5DDC" w:rsidR="0020402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gent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pulation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4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5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H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bscript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onis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e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til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omach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fo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lie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conda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p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Q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longatio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7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trapyramid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9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ectivel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minist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io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chyphylaxi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tt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vail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orm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apride</w:t>
      </w:r>
      <w:proofErr w:type="spellEnd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oprid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ucalopr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nzapr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re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mma-aminobuty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GABA)-B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oni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duc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LESR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cele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mpty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00-103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ver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yspepsi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owsi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zzines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04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.</w:t>
      </w:r>
    </w:p>
    <w:p w14:paraId="2684EE26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3F3189FA" w14:textId="50F01C92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tacid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BD59C1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990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par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n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uminum-fre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chra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2014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de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05-108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tacid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e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pi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olu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ard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aci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si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il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xed)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0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1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C264A34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6A871309" w14:textId="1CA0493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tect</w:t>
      </w:r>
      <w:r w:rsidR="00A57369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ants</w:t>
      </w: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-know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ru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r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lf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uminu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ydroxide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hibi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p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ges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mul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ssu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al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1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i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proofErr w:type="spellEnd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polysaccharide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x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adhe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ll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sco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lat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ou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adhe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mul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he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flux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tent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2-115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igin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ul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4,11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e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7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b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oxx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T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olesce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18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carce.</w:t>
      </w:r>
    </w:p>
    <w:p w14:paraId="08E12E60" w14:textId="77777777" w:rsidR="00B30608" w:rsidRPr="006E60CC" w:rsidRDefault="00B30608" w:rsidP="006E60C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</w:pPr>
    </w:p>
    <w:p w14:paraId="5AF22A97" w14:textId="3EB38AD0" w:rsidR="00A77B3E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Probiotics: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fil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g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orldw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urpo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rrhea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lic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C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89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tobacillu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uter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S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7938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vent</w:t>
      </w:r>
      <w:r w:rsidR="00A5736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lic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C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e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gurgit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y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19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nce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scrib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acti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prev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ar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rranted.</w:t>
      </w:r>
    </w:p>
    <w:p w14:paraId="59462A0F" w14:textId="77777777" w:rsidR="0020402E" w:rsidRPr="006E60CC" w:rsidRDefault="0020402E" w:rsidP="006E60CC">
      <w:pPr>
        <w:spacing w:line="360" w:lineRule="auto"/>
        <w:jc w:val="both"/>
        <w:rPr>
          <w:rFonts w:ascii="Book Antiqua" w:hAnsi="Book Antiqua"/>
        </w:rPr>
      </w:pPr>
    </w:p>
    <w:p w14:paraId="1758D965" w14:textId="6B829F10" w:rsidR="00A77B3E" w:rsidRPr="006E60CC" w:rsidRDefault="00F31652" w:rsidP="006E60CC">
      <w:pPr>
        <w:spacing w:line="360" w:lineRule="auto"/>
        <w:jc w:val="both"/>
        <w:rPr>
          <w:rFonts w:ascii="Book Antiqua" w:hAnsi="Book Antiqua"/>
          <w:i/>
          <w:iCs/>
        </w:rPr>
      </w:pP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ost-pylor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eding,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endoscopic</w:t>
      </w:r>
      <w:r w:rsidR="00B30608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anagement</w:t>
      </w:r>
    </w:p>
    <w:p w14:paraId="361834B6" w14:textId="79BB05CA" w:rsidR="00F31652" w:rsidRPr="006E60CC" w:rsidRDefault="00F31652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erv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o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ffer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po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4698B8CE" w14:textId="05C2AFC2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bsid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xample;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pare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ioid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e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fan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2,73]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lln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tens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t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0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ppor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i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terna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ateg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F31652"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undoplication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1,122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u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slod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</w:p>
    <w:p w14:paraId="6BF68AC1" w14:textId="5FF39CC2" w:rsidR="00A77B3E" w:rsidRPr="006E60CC" w:rsidRDefault="001B312D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disabilit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fe-threaten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paroscop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dition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oic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3-126]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C35F8BC" w14:textId="761AF9C3" w:rsidR="00A77B3E" w:rsidRPr="006E60CC" w:rsidRDefault="00F31652" w:rsidP="006E60C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-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ncurr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icul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34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(TIF)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creasing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27-130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llow-up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pair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FC5062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31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I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al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3</w:t>
      </w:r>
      <w:r w:rsidR="00FC5062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sul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s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nef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ow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1B312D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cedure.</w:t>
      </w:r>
    </w:p>
    <w:p w14:paraId="6D94306A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91256E7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7F9CDA9E" w14:textId="577B19B6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cognition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allenging.</w:t>
      </w:r>
      <w:r w:rsidR="006F19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requi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fferentia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mic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s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pproach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essment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C5E1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igh-ris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oup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tent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ar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eatur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iv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cessary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remains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ack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o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im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etiopatholog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n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arie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on-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el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dications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ptim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needed.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abl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mmariz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pdate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vestigation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C5E19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pose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tep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31652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RD</w:t>
      </w:r>
      <w:r w:rsidR="003F2EC2">
        <w:rPr>
          <w:rFonts w:ascii="宋体" w:eastAsia="宋体" w:hAnsi="宋体" w:cs="宋体" w:hint="eastAsia"/>
          <w:color w:val="000000"/>
          <w:shd w:val="clear" w:color="auto" w:fill="FFFFFF"/>
          <w:lang w:eastAsia="zh-CN"/>
        </w:rPr>
        <w:t>.</w:t>
      </w:r>
    </w:p>
    <w:p w14:paraId="3F7BE585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F20FE8E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7FD23BE3" w14:textId="4E6B2B5F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rateful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Miss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lisar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ittiyay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Electric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enerat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uthor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ail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mag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1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ssistan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fess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apa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Sanpava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divisio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athology,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hulalongkorn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University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viding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D59C1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igure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CB0F73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B0F73"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4F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507D68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0DE7E80F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REFERENCES</w:t>
      </w:r>
    </w:p>
    <w:p w14:paraId="3EA9033B" w14:textId="30AF2F7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gendon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ba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Lorenz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ottran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angenda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taian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ipni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act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idelin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mmend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r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eric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ci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tri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p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ci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pat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utri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16-5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4703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1889]</w:t>
      </w:r>
    </w:p>
    <w:p w14:paraId="74EDC6C5" w14:textId="708BB94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ingendonk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oudswaar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angenda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j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tten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Jamaludi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al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11-8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1249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2280]</w:t>
      </w:r>
    </w:p>
    <w:p w14:paraId="60EF79B0" w14:textId="29C347B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ow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r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pul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ngitud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r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h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92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86/1471-2431-10-7]</w:t>
      </w:r>
    </w:p>
    <w:p w14:paraId="5E1C342B" w14:textId="40836CB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cLough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Z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uai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H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ah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dfr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K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E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h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riks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ha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Prevalenc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ac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cep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apor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Acad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Singap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3-2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658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47102/annals-acadmedsg.2021411]</w:t>
      </w:r>
    </w:p>
    <w:p w14:paraId="7B0A50A6" w14:textId="429D09B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to-Ramír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rmau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e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sur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acti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I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Lac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7-2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070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0890334416664711]</w:t>
      </w:r>
    </w:p>
    <w:p w14:paraId="55C4FA3F" w14:textId="7B69DAD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Maholarnkij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anpava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charu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umrisilp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ubjare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ngho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tcharatraku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haijitraruch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hongsrisawa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res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ideo-pH-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159-41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8210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748/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jg.v26.i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28.4159]</w:t>
      </w:r>
    </w:p>
    <w:p w14:paraId="00C12C2A" w14:textId="0A836FD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Laurit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is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ell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e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ierr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39-1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1054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00383-018-4335-0]</w:t>
      </w:r>
    </w:p>
    <w:p w14:paraId="0DC8029B" w14:textId="123017C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awahar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azuk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u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kuyam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73-107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8087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00383-017-4139-7]</w:t>
      </w:r>
    </w:p>
    <w:p w14:paraId="4D18A264" w14:textId="05F67BA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Hrabovsky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llet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83-5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902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22-3468(86)80410-9]</w:t>
      </w:r>
    </w:p>
    <w:p w14:paraId="451AB081" w14:textId="20A3448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Golsk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t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bb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ecialists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lief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ou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6-10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084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8-3841]</w:t>
      </w:r>
    </w:p>
    <w:p w14:paraId="2BF222AD" w14:textId="108011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ne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n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swor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irubakar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k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50-6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214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22-3476(98)70106-4]</w:t>
      </w:r>
    </w:p>
    <w:p w14:paraId="03290A36" w14:textId="6110819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Iacon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rocc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avatai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al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zmiers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orell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ores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otarbartol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22-8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6136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91-6749(96)80160-6]</w:t>
      </w:r>
    </w:p>
    <w:p w14:paraId="58797868" w14:textId="5F9ED9C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Farahmand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jaf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tae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odarres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hahrak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zae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8-3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9276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009/gnl.2011.5.3.298]</w:t>
      </w:r>
    </w:p>
    <w:p w14:paraId="470D0FDD" w14:textId="3E9F1B7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Garz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ssin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ra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arfagn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Zagord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lcastr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rmia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rcucc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nsiv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ydrolyse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mpty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Allerg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Immunopath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adr</w:t>
      </w:r>
      <w:proofErr w:type="spellEnd"/>
      <w:r w:rsidRPr="006E60CC">
        <w:rPr>
          <w:rFonts w:ascii="Book Antiqua" w:eastAsia="Book Antiqua" w:hAnsi="Book Antiqua" w:cs="Book Antiqua"/>
          <w:i/>
          <w:iCs/>
          <w:color w:val="000000"/>
        </w:rPr>
        <w:t>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-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88849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301-0546(02)79085-x]</w:t>
      </w:r>
    </w:p>
    <w:p w14:paraId="5B267936" w14:textId="4DD5ECF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orrell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c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p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org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awa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nd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llen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reas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ak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ler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76-481.e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5132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2.03.002]</w:t>
      </w:r>
    </w:p>
    <w:p w14:paraId="6E04E3FB" w14:textId="1F5E03A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s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9-1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1872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200208000-00005]</w:t>
      </w:r>
    </w:p>
    <w:p w14:paraId="4CAB0C71" w14:textId="64F1D86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zodzomeny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rna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plaingar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mp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ionship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erodiges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ocor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ousal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134-G1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8523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2/ajpgi.00067.2011]</w:t>
      </w:r>
    </w:p>
    <w:p w14:paraId="5909396B" w14:textId="59D78C0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k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swor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k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haracterisati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0-3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1355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gut.40.3.370]</w:t>
      </w:r>
    </w:p>
    <w:p w14:paraId="51ECAD10" w14:textId="15343A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en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rna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renz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Jadcherl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etic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istal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tu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1386-G13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8646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2/ajpgi.00289.2010]</w:t>
      </w:r>
    </w:p>
    <w:p w14:paraId="7FB82DED" w14:textId="01A4451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lvi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izi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ngus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ul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erri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ada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ss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ucchiar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lum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smol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is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25-17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4198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572-0241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1.03865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57C6EB9C" w14:textId="41C3BF0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itt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quen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i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hin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it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93-5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68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016-5085(88)80003-9]</w:t>
      </w:r>
    </w:p>
    <w:p w14:paraId="0549AC19" w14:textId="4718AD9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ifrim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llowa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ln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c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eru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nsse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aci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bul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88-1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3759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1.24841]</w:t>
      </w:r>
    </w:p>
    <w:p w14:paraId="765BE830" w14:textId="636F87A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iori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tom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2A3E48"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-201.e192</w:t>
      </w:r>
    </w:p>
    <w:p w14:paraId="3EE7609D" w14:textId="4ED930E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g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hophysi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ot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lmo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onat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ul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54-56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9416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5/s-0030-1265896]</w:t>
      </w:r>
    </w:p>
    <w:p w14:paraId="4D724585" w14:textId="29F5DEA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Jadcherl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ff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tu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gnitu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chanosensi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hemosensitiv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ex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u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-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8601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06.02.041]</w:t>
      </w:r>
    </w:p>
    <w:p w14:paraId="33E1DB08" w14:textId="39924FA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rooke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rkil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Meest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54-13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460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23/a:1018873501205]</w:t>
      </w:r>
    </w:p>
    <w:p w14:paraId="7A9C81F7" w14:textId="1920D21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hoenut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uerks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Yaff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f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halas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thorac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m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yotom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09-11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19779]</w:t>
      </w:r>
    </w:p>
    <w:p w14:paraId="6132EC8C" w14:textId="6900578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itt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ez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61-19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17608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6/NEJMra2000328]</w:t>
      </w:r>
    </w:p>
    <w:p w14:paraId="79A98E99" w14:textId="2D7E4D3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Kountour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Zavo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hatzopoulo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tsinelo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licobac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ylo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6-98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801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S0140-6736(06)69405-1]</w:t>
      </w:r>
    </w:p>
    <w:p w14:paraId="78D07851" w14:textId="6CC3D2C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Kuiken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z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ytga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oeckxstae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id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ol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cre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xim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ma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mograph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7-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uth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45488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2.37299]</w:t>
      </w:r>
    </w:p>
    <w:p w14:paraId="70A4BBA0" w14:textId="3FB2F0E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letch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r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l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o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buffe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gh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i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n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5-7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6064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53/gast.2001.27997]</w:t>
      </w:r>
    </w:p>
    <w:p w14:paraId="7ABEE13B" w14:textId="7471950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il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oual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Xu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nuff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st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p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y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12-6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174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4836-200608000-00010]</w:t>
      </w:r>
    </w:p>
    <w:p w14:paraId="07D39B3C" w14:textId="6838CB1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moni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om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s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rk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tprand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fferen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om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unc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6-22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4161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620-005-3048-0]</w:t>
      </w:r>
    </w:p>
    <w:p w14:paraId="5BF6F794" w14:textId="6B19F08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</w:t>
      </w:r>
      <w:r w:rsidR="002F188F"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2-229.e216</w:t>
      </w:r>
    </w:p>
    <w:p w14:paraId="2C84DE1B" w14:textId="7A9FE21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lak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ag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hoo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ulm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1972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CP.0b013e32835b582b]</w:t>
      </w:r>
    </w:p>
    <w:p w14:paraId="00497686" w14:textId="7EFB790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enderki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ll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awl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rz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sho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racteris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alth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u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f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Valu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60-5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6270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46/j.1524-4733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3.65243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1D549573" w14:textId="5AA90B7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ck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rabn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chlag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ennsti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uchberg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m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jbouj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thomechanis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etr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2-9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6247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748/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jg.v21.i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3.982]</w:t>
      </w:r>
    </w:p>
    <w:p w14:paraId="50F61B0B" w14:textId="225037D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3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Kilic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ztu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irmemi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tmac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un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altep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anca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layc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Otorhinolaryng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41-3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27730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ijporl.2012.11.021]</w:t>
      </w:r>
    </w:p>
    <w:p w14:paraId="0C785B0D" w14:textId="7ECC48A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o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j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-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25-9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4641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10-2719]</w:t>
      </w:r>
    </w:p>
    <w:p w14:paraId="0049C457" w14:textId="0340DFD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Westr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rk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aminiau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trasoun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8-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9654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199407000-00009]</w:t>
      </w:r>
    </w:p>
    <w:p w14:paraId="28FDDD14" w14:textId="349FD09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Riccabon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ur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ck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Ura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-corre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etry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55-6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969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BF01957566]</w:t>
      </w:r>
    </w:p>
    <w:p w14:paraId="2E1706D5" w14:textId="6A16999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arin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ennis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gli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zz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o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ttorr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ast-enhanc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lour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-Dopp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etr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91-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4781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1547-008-0267-4]</w:t>
      </w:r>
    </w:p>
    <w:p w14:paraId="446DF4F1" w14:textId="15F4A2F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Matrunol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nd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zz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et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ardi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rrad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di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trason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7-1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214590]</w:t>
      </w:r>
    </w:p>
    <w:p w14:paraId="2FB66122" w14:textId="02B93257" w:rsidR="00AF738F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6E60CC">
        <w:rPr>
          <w:rFonts w:ascii="Book Antiqua" w:eastAsia="Book Antiqua" w:hAnsi="Book Antiqua" w:cs="Book Antiqua"/>
          <w:b/>
          <w:bCs/>
          <w:color w:val="000000"/>
        </w:rPr>
        <w:t>Charoenwat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F0E30"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="00CF0E30" w:rsidRPr="00E80014">
        <w:rPr>
          <w:rFonts w:ascii="Book Antiqua" w:eastAsia="Book Antiqua" w:hAnsi="Book Antiqua" w:cs="Book Antiqua"/>
          <w:color w:val="000000"/>
        </w:rPr>
        <w:t>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P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Chaijitraruch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N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Mahayosnond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A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Suksri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Patcharatrakul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T,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F0E30" w:rsidRPr="00E80014">
        <w:rPr>
          <w:rFonts w:ascii="Book Antiqua" w:eastAsia="Book Antiqua" w:hAnsi="Book Antiqua" w:cs="Book Antiqua"/>
          <w:color w:val="000000"/>
        </w:rPr>
        <w:t>Chongsrisawat</w:t>
      </w:r>
      <w:proofErr w:type="spellEnd"/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V.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Transcutaneous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esophageal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ultrasonography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in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children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with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suspected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gastroesophageal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reflux</w:t>
      </w:r>
      <w:r w:rsidR="00B30608" w:rsidRPr="00E80014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E80014">
        <w:rPr>
          <w:rFonts w:ascii="Book Antiqua" w:eastAsia="Book Antiqua" w:hAnsi="Book Antiqua" w:cs="Book Antiqua"/>
          <w:color w:val="000000"/>
        </w:rPr>
        <w:t>disease.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Asso</w:t>
      </w:r>
      <w:proofErr w:type="spellEnd"/>
      <w:r w:rsidR="00B30608" w:rsidRPr="00AF738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i/>
          <w:iCs/>
          <w:color w:val="000000"/>
        </w:rPr>
        <w:t>Thai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color w:val="000000"/>
        </w:rPr>
        <w:t>2018;</w:t>
      </w:r>
      <w:r w:rsidR="00B30608" w:rsidRP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b/>
          <w:bCs/>
          <w:color w:val="000000"/>
        </w:rPr>
        <w:t>101</w:t>
      </w:r>
      <w:r w:rsidR="00CF0E30" w:rsidRPr="00AF738F">
        <w:rPr>
          <w:rFonts w:ascii="Book Antiqua" w:eastAsia="Book Antiqua" w:hAnsi="Book Antiqua" w:cs="Book Antiqua"/>
          <w:color w:val="000000"/>
        </w:rPr>
        <w:t>:</w:t>
      </w:r>
      <w:r w:rsidR="00AF738F">
        <w:rPr>
          <w:rFonts w:ascii="Book Antiqua" w:eastAsia="Book Antiqua" w:hAnsi="Book Antiqua" w:cs="Book Antiqua"/>
          <w:color w:val="000000"/>
        </w:rPr>
        <w:t xml:space="preserve"> </w:t>
      </w:r>
      <w:r w:rsidR="00CF0E30" w:rsidRPr="00AF738F">
        <w:rPr>
          <w:rFonts w:ascii="Book Antiqua" w:eastAsia="Book Antiqua" w:hAnsi="Book Antiqua" w:cs="Book Antiqua"/>
          <w:color w:val="000000"/>
        </w:rPr>
        <w:t>S1-S7</w:t>
      </w:r>
      <w:r w:rsidRPr="00AF738F">
        <w:rPr>
          <w:rFonts w:ascii="Book Antiqua" w:eastAsia="Book Antiqua" w:hAnsi="Book Antiqua" w:cs="Book Antiqua"/>
          <w:color w:val="000000"/>
        </w:rPr>
        <w:t>45</w:t>
      </w:r>
    </w:p>
    <w:p w14:paraId="33D45F54" w14:textId="748865CD" w:rsidR="00247601" w:rsidRPr="006E60CC" w:rsidRDefault="00AF738F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 xml:space="preserve">45 </w:t>
      </w:r>
      <w:proofErr w:type="spellStart"/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Minell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="00247601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Minel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Ross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47601" w:rsidRPr="006E60CC">
        <w:rPr>
          <w:rFonts w:ascii="Book Antiqua" w:eastAsia="Book Antiqua" w:hAnsi="Book Antiqua" w:cs="Book Antiqua"/>
          <w:color w:val="000000"/>
        </w:rPr>
        <w:t>Cremon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47601" w:rsidRPr="006E60CC">
        <w:rPr>
          <w:rFonts w:ascii="Book Antiqua" w:eastAsia="Book Antiqua" w:hAnsi="Book Antiqua" w:cs="Book Antiqua"/>
          <w:color w:val="000000"/>
        </w:rPr>
        <w:t>Tozz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st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ar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i/>
          <w:iCs/>
          <w:color w:val="000000"/>
        </w:rPr>
        <w:t>Ultrasou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="00247601"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11-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323619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color w:val="000000"/>
        </w:rPr>
        <w:t>10.1007/s40477-020-00471-w]</w:t>
      </w:r>
    </w:p>
    <w:p w14:paraId="7559F05B" w14:textId="4A7F233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Aksglaede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er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n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unch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-Jen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hommes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onstr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diograph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Compari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6-13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6940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4/j.1600-0455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3.00032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1666C0E8" w14:textId="2812524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miraul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hn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hatw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binste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doscop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ezin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ulmon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0-10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1789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ppul.22949]</w:t>
      </w:r>
    </w:p>
    <w:p w14:paraId="7F0342D8" w14:textId="742A371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a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mpb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re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ti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entre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2-3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8622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3667]</w:t>
      </w:r>
    </w:p>
    <w:p w14:paraId="3B284C02" w14:textId="67E9538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Croffie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tzgera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ollest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rki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fefferkor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in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adzi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cur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lerab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theter-fre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psu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59-5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0302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0dc9349]</w:t>
      </w:r>
    </w:p>
    <w:p w14:paraId="13F8C62A" w14:textId="65A91A0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Chiou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i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pra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rre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17-e3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5922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982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11.01726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49D70024" w14:textId="1E22084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Ummarin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rmeul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oose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Urbai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ff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estech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/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etry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Laryngoscop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80-9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0239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Lary.23738]</w:t>
      </w:r>
    </w:p>
    <w:p w14:paraId="582D3879" w14:textId="4470BFA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Plocek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ębora-Kowals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iał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endl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oporowska-Kowals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rac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2719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9445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9/6271910]</w:t>
      </w:r>
    </w:p>
    <w:p w14:paraId="59DC5A2A" w14:textId="448BCC5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Joniau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dsha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sterm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n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iti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Otolaryng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ec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86-69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4781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otohns.2006.12.004]</w:t>
      </w:r>
    </w:p>
    <w:p w14:paraId="757BDFC9" w14:textId="40B2006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Yadlapat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ki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Jaiyeol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idd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awr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habeeb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i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raw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lenbog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ndolfin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i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crim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ympto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lunte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bj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rrit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5-542.e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6898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cgh.2015.11.017]</w:t>
      </w:r>
    </w:p>
    <w:p w14:paraId="2C451CC1" w14:textId="4575C1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amaiah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ve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p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57-15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2269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urg.2005.06.026]</w:t>
      </w:r>
    </w:p>
    <w:p w14:paraId="726CDFF7" w14:textId="6F1BE50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Ayaz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ph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g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Zehetn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zceli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nk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Meest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Meest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sur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rm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u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crimina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reshol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22-14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218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1605-009-0915-6]</w:t>
      </w:r>
    </w:p>
    <w:p w14:paraId="55D90E5A" w14:textId="38C3289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3-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7490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223/pghn.2014.17.1.13]</w:t>
      </w:r>
    </w:p>
    <w:p w14:paraId="030863D9" w14:textId="0E901B1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Wenzl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G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-PI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ou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ication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hodolog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rpre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-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G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-PI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nda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co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0-2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1105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592b65]</w:t>
      </w:r>
    </w:p>
    <w:p w14:paraId="73EB2471" w14:textId="6B13B49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5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Riezz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uss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ndri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ectrogastrograph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engt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itfall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gnific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tane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lectr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tivit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27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628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3/282757]</w:t>
      </w:r>
    </w:p>
    <w:p w14:paraId="1EE1EE21" w14:textId="04B9DA1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Lennep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eijdekker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or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j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ngendon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MJ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form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6-2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2300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3000]</w:t>
      </w:r>
    </w:p>
    <w:p w14:paraId="5C7921C2" w14:textId="427B8D2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miraul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ilig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hatw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ntra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ss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or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ug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hann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ralum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tes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-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9420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a80059]</w:t>
      </w:r>
    </w:p>
    <w:p w14:paraId="2E10EB0A" w14:textId="5B14D82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hariba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ectrogastrograph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us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mi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ndrom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ari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73-7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562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620-021-07026-x]</w:t>
      </w:r>
    </w:p>
    <w:p w14:paraId="5A15B71F" w14:textId="4AE266E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hariba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ysrhythm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25-4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594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10388-021-00820-6]</w:t>
      </w:r>
    </w:p>
    <w:p w14:paraId="0E1F0DF6" w14:textId="63CFB0B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ha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rgh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y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C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rew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us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ra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hariban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lectrogastrography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bnormaliti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duode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-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79744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000000000003140]</w:t>
      </w:r>
    </w:p>
    <w:p w14:paraId="586746D8" w14:textId="0D70E1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miraul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tch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c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tiv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valu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ra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-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4533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6.06.033]</w:t>
      </w:r>
    </w:p>
    <w:p w14:paraId="0D15BA51" w14:textId="2A83566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ortunat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'Agosti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i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omark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opharyn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pa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edance/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6043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nmo.12936]</w:t>
      </w:r>
    </w:p>
    <w:p w14:paraId="159973D8" w14:textId="17D313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ohn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hatw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s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ionshi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h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9-133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84-e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1413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982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11.01826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3AFDE4B5" w14:textId="65013E8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6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arr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Ma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b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ield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Call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ps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onchoalveol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va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lu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pecif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nsi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ho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agno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lmo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9-29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48123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urg.2005.11.002]</w:t>
      </w:r>
    </w:p>
    <w:p w14:paraId="393BD948" w14:textId="79C10D9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it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m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urk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pid-lad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crophag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e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ica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pir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879-e8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3621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7-0723]</w:t>
      </w:r>
    </w:p>
    <w:p w14:paraId="480B7DB7" w14:textId="17C98CD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arret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y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t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ie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i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lid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ilite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ibreopti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4-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0053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46/j.1442-2050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0.00062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7BE2B828" w14:textId="5362310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re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recelj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euschk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eprazol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6-3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6415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1.mpg.0000214162.45198.0f]</w:t>
      </w:r>
    </w:p>
    <w:p w14:paraId="43BFDF33" w14:textId="3DFCC97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lcolm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a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ldbe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tt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ub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irthweigh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sp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n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adycard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72-3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2424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jp.2008.234]</w:t>
      </w:r>
    </w:p>
    <w:p w14:paraId="32E28D5B" w14:textId="3B7FD64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Misra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cw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be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-reflux-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ne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26-14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8504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651-2227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7.00442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3855B021" w14:textId="2CBB8A8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s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arlaumon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d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32-5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14647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0596f8]</w:t>
      </w:r>
    </w:p>
    <w:p w14:paraId="4A52B42F" w14:textId="1927F59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chepp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erheyd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vrek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ranck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eelm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nay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limi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lticar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-B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-week-3-month-o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rgitatio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-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7004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adc.2008.156497]</w:t>
      </w:r>
    </w:p>
    <w:p w14:paraId="61D752E1" w14:textId="7C6C0BCE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Quitadam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ambucc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lessandrell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ndreozz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lamisur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sold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aldar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Zenzer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errot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gel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a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taian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itio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aediatri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3-10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6026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5049]</w:t>
      </w:r>
    </w:p>
    <w:p w14:paraId="1C93597B" w14:textId="6D3EB72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o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igenman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uitun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bes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oninck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m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taian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zajews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sho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por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lastRenderedPageBreak/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-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war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4-3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5574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a.12902]</w:t>
      </w:r>
    </w:p>
    <w:p w14:paraId="5BDC920F" w14:textId="6211CC2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jerov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o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igenman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uitun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y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bes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oninck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am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zajews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w'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l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or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dat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utr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80786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3390/nu14132682]</w:t>
      </w:r>
    </w:p>
    <w:p w14:paraId="37DC2324" w14:textId="75FA8FA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7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a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lve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llan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lontz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s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llow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ant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m-contai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4-3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5752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12.03.054]</w:t>
      </w:r>
    </w:p>
    <w:p w14:paraId="133CDFD1" w14:textId="0A55785A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ood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liv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w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crotiz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ocol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matu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iv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implyThick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®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0-1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2897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jp.2011.105]</w:t>
      </w:r>
    </w:p>
    <w:p w14:paraId="21631032" w14:textId="2CC2B4E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ol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D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nasekar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oli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etzl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nt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x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lluec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rov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mepraz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20-5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0302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148c17c]</w:t>
      </w:r>
    </w:p>
    <w:p w14:paraId="70711BA3" w14:textId="5A8CE73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hakhnovich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upt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li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vings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ar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hen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olkowiez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eutic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t–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twork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pulation-Ba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kine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roa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ntoprazo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be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83-4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0979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72-018-0305-1]</w:t>
      </w:r>
    </w:p>
    <w:p w14:paraId="3E3E3560" w14:textId="42C82A4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er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o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angenda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j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bb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stamine-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tagonis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47-9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1339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14.1273]</w:t>
      </w:r>
    </w:p>
    <w:p w14:paraId="739272C6" w14:textId="19C102C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s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s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stamine-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ep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tagonis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lc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hylax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mo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97-12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36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CCM.0b013e3181d69ccf]</w:t>
      </w:r>
    </w:p>
    <w:p w14:paraId="5449FA08" w14:textId="7B73A9B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8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iulia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lhel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le-Prad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elop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unity-acqu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7-3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6975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86/ecp.12.20]</w:t>
      </w:r>
    </w:p>
    <w:p w14:paraId="3509F886" w14:textId="78F12A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guy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la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lv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qb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duc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unity-acqu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Qua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2-2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43658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ntqhc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/mzaa041]</w:t>
      </w:r>
    </w:p>
    <w:p w14:paraId="5A8FEA92" w14:textId="375CA10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la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n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ospitaliz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ecti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it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01686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9975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371/journal.pone.0168618]</w:t>
      </w:r>
    </w:p>
    <w:p w14:paraId="5E26BE3A" w14:textId="3EF9EDC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H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ntzel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udvigsso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vanström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sterna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oci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twe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s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th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94-4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5553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20.5710]</w:t>
      </w:r>
    </w:p>
    <w:p w14:paraId="0F5C9316" w14:textId="25DF3E6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8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Perisett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y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hari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'burn'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itidi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all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rr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sigh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tig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ategie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1013-e10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8674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EG.0000000000002161]</w:t>
      </w:r>
    </w:p>
    <w:p w14:paraId="6D836890" w14:textId="27893C3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Y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i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u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intest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icrobio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enomic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roteomic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ioinforma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2-6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0288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gpb.2018.12.004]</w:t>
      </w:r>
    </w:p>
    <w:p w14:paraId="654F57A4" w14:textId="64515F2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Bele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lariu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obrescu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rcovic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rgine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fu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mini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ge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um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hibito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oti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1-5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2916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056/jnm17059]</w:t>
      </w:r>
    </w:p>
    <w:p w14:paraId="2FE22E2F" w14:textId="0BF85D9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Hegar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utape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I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v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-bli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lacebo-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w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te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grow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eprazol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Rio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81-3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9635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.2012.12.005]</w:t>
      </w:r>
    </w:p>
    <w:p w14:paraId="1312815E" w14:textId="714C403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9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X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ha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Z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m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st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teri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vergrow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orec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nce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-2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2107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152/tjg.2016.15375]</w:t>
      </w:r>
    </w:p>
    <w:p w14:paraId="47F9A0C8" w14:textId="6C54381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ritchard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phe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hou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l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Br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25-7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94893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j.1365-2125.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2005.02422.x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]</w:t>
      </w:r>
    </w:p>
    <w:p w14:paraId="4E99E3E2" w14:textId="5E37D9E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rai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nlon-Dea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cla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abac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ffa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oclopramid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cke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ositio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d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w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4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D0035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49505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2/14651858.CD003502.pub2]</w:t>
      </w:r>
    </w:p>
    <w:p w14:paraId="00C83D08" w14:textId="4720AE1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ack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kine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lax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p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ord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90-69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94026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coph.2008.09.009]</w:t>
      </w:r>
    </w:p>
    <w:p w14:paraId="1CDA0CE9" w14:textId="3103AFF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Ngoenmak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reepongkarun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uddharaks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hositseth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mperido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Q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terv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eonato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0-6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614148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pedneo.2015.03.015]</w:t>
      </w:r>
    </w:p>
    <w:p w14:paraId="742E188A" w14:textId="69CFADF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au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o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Li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bin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lan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pu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ocloprami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stema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-Analysi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Saf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75-68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0038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64-016-0418-9]</w:t>
      </w:r>
    </w:p>
    <w:p w14:paraId="27705FEE" w14:textId="6DD0142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Peeter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L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rythromyc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crolid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kine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ge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886-18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25336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0016-5085(93)91089-z]</w:t>
      </w:r>
    </w:p>
    <w:p w14:paraId="1D1CFE03" w14:textId="77EFFA2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TI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s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vi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ogas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t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9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68-47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0113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16/j.jpeds.2006.05.029]</w:t>
      </w:r>
    </w:p>
    <w:p w14:paraId="7C4976AD" w14:textId="635B645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awa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waha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rayam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shimur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d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mes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-hou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7-3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07663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200403000-00017]</w:t>
      </w:r>
    </w:p>
    <w:p w14:paraId="295AD6E4" w14:textId="24E3524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0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Wiersm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oxt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alder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ma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enning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kinet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Moni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3-9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54815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7691-200302000-00014]</w:t>
      </w:r>
    </w:p>
    <w:p w14:paraId="1CF2AF0A" w14:textId="22B3866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Vadlamud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it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mmit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ham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clof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08-8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8388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MPG.0b013e3182a2747b]</w:t>
      </w:r>
    </w:p>
    <w:p w14:paraId="2531CDAE" w14:textId="7A99436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n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we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vreli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hd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oddinot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e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unsberg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usman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argi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Cost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l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-yea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spec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lticen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.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3-11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5347499]</w:t>
      </w:r>
    </w:p>
    <w:p w14:paraId="02AC44C9" w14:textId="7A7F51F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ahan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e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al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-3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47916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ch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/pxx010]</w:t>
      </w:r>
    </w:p>
    <w:p w14:paraId="25D78BD1" w14:textId="0019C326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uts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rud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tt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B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-bli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odi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Gaviscon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inuo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nitor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56-1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3264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BF02343223]</w:t>
      </w:r>
    </w:p>
    <w:p w14:paraId="591B9EA1" w14:textId="3D5B5069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Argüelles-Martí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nzález-Fernánd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ntl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avarro-Meri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it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limin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sul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Scand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pp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-4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40841]</w:t>
      </w:r>
    </w:p>
    <w:p w14:paraId="13A15ED5" w14:textId="23143C6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Tytgat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N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efficacy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cralf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oesophagitis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Scand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pp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-3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28282]</w:t>
      </w:r>
    </w:p>
    <w:p w14:paraId="30BFCAC6" w14:textId="0A4482F5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0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lvator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pep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ysentruy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el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oset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gos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alvato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fant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rug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575-58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018235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7/s40272-018-0314-0]</w:t>
      </w:r>
    </w:p>
    <w:p w14:paraId="48D2ED03" w14:textId="04A5BDD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Bor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alka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İH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Çeleb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inç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kyüz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Dettma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Öze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lginat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o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9-1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62405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152/tjg.2019.19677]</w:t>
      </w:r>
    </w:p>
    <w:p w14:paraId="5EDB792F" w14:textId="07CF9BDC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1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Scarpignat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ong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u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C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ottrup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Lazarescu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u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ing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Y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Acad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8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3-2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93534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nyas.14473]</w:t>
      </w:r>
    </w:p>
    <w:p w14:paraId="24C4EBE6" w14:textId="175E3D9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Gaffney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tou-Nasr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au-Olivar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levin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rapeu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a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Biosys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7-44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467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9/b910552m]</w:t>
      </w:r>
    </w:p>
    <w:p w14:paraId="319A98A5" w14:textId="6AC294B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olp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chill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er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olté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l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tabolis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em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if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pplicati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a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18-17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4421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2174/092986709788186138]</w:t>
      </w:r>
    </w:p>
    <w:p w14:paraId="12DEAD5D" w14:textId="1C3C529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avari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carpignat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soxx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roup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ppress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eros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-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icac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Esoxx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-chondroit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lph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s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ioadhesiv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tio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liment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31-64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167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11/apt.13914]</w:t>
      </w:r>
    </w:p>
    <w:p w14:paraId="03AD7DD7" w14:textId="39A1DCBF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imo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P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ld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sin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corran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cc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errier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oggiol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arri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6E60CC">
        <w:rPr>
          <w:rFonts w:ascii="Book Antiqua" w:eastAsia="Book Antiqua" w:hAnsi="Book Antiqua" w:cs="Book Antiqua"/>
          <w:color w:val="000000"/>
        </w:rPr>
        <w:t>Esoxx</w:t>
      </w:r>
      <w:proofErr w:type="spellEnd"/>
      <w:r w:rsidRPr="006E60CC">
        <w:rPr>
          <w:rFonts w:ascii="Book Antiqua" w:eastAsia="Book Antiqua" w:hAnsi="Book Antiqua" w:cs="Book Antiqua"/>
          <w:color w:val="000000"/>
        </w:rPr>
        <w:t>(</w:t>
      </w:r>
      <w:proofErr w:type="gramEnd"/>
      <w:r w:rsidRPr="006E60CC">
        <w:rPr>
          <w:rFonts w:ascii="Book Antiqua" w:eastAsia="Book Antiqua" w:hAnsi="Book Antiqua" w:cs="Book Antiqua"/>
          <w:color w:val="000000"/>
        </w:rPr>
        <w:t>®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amag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periment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-viv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wi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de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3-1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76799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2147/CEG.S31404]</w:t>
      </w:r>
    </w:p>
    <w:p w14:paraId="31C1454C" w14:textId="038AEBF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lmieri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erigh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rbasci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ottig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istett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posi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ix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yaluron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i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ondroitin-sulph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mul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ub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in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placeb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trolled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ud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ymptom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atien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eros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72-327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379055]</w:t>
      </w:r>
    </w:p>
    <w:p w14:paraId="5E8C442F" w14:textId="6D88FD5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Huijghebaert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uy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llegaer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Vand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l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ruy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iervlie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Winck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vic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oo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k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edicine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lato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cer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urop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7-15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153391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36/archdischild-2018-316391]</w:t>
      </w:r>
    </w:p>
    <w:p w14:paraId="4620952B" w14:textId="3CDD90E2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oman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carpignat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harmac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ER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olescents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ucos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tec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ption?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Therap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5628482211153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00430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17562848221115319]</w:t>
      </w:r>
    </w:p>
    <w:p w14:paraId="6B076125" w14:textId="569ADD0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Indrio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u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iezz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ivard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Inti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orvagli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allardin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iscegli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inquett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razzodur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cchi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afur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ancavill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hylac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biot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en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li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gurgitation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ctio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nstipation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ndomiz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lin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4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28-23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44245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01/jamapediatrics.2013.4367]</w:t>
      </w:r>
    </w:p>
    <w:p w14:paraId="1526B012" w14:textId="22B7091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anadero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ópez-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erc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chez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e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Bustinz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rill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ch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pylo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nte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it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98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3-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44311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97/00005176-199801000-00008]</w:t>
      </w:r>
    </w:p>
    <w:p w14:paraId="083D5E1C" w14:textId="4C8696C4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to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st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ck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ichard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l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ouripedd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tch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e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rivastav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astrojejun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E60CC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7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40-14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15974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hpeds.2016-0126]</w:t>
      </w:r>
    </w:p>
    <w:p w14:paraId="35501B29" w14:textId="389840B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rivastava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wne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'Gor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Feol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Samor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olubkov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undorff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m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enbaum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M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c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versu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gastrojejun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eed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ub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orta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event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pir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neumoni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you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a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9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8-34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11790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542/peds.2007-1740]</w:t>
      </w:r>
    </w:p>
    <w:p w14:paraId="5D2EB634" w14:textId="60A32AC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Jackson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T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an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D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rgic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nage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diatri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Pract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13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8635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376204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55/2013/863527]</w:t>
      </w:r>
    </w:p>
    <w:p w14:paraId="6410DF93" w14:textId="2DE1E0A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4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Ceriati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rchett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Caccam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dorisi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Rivosecch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Peppo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bin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cedur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du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curre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0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161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266959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038/s41598-020-68595-x]</w:t>
      </w:r>
    </w:p>
    <w:p w14:paraId="765DFFD0" w14:textId="7A65D0BD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Vane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D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arme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ol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ffectiven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Surg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985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98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62-66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931842]</w:t>
      </w:r>
    </w:p>
    <w:p w14:paraId="0F2BC09B" w14:textId="200DB353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lastRenderedPageBreak/>
        <w:t>12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Cheung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K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s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se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W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H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iss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stom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vere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urologic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air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hildre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on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Kong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J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06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82-28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6912355]</w:t>
      </w:r>
    </w:p>
    <w:p w14:paraId="1C88BF78" w14:textId="1D37D3F0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Haseeb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omps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C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sess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emen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rate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earning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ur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751-752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646482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946/ce.2022.280]</w:t>
      </w:r>
    </w:p>
    <w:p w14:paraId="45262B2C" w14:textId="4D0E101B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8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Bell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RCW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reem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eidric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Ayazi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monstrate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urabilit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9</w:t>
      </w:r>
      <w:r w:rsidRPr="006E60CC">
        <w:rPr>
          <w:rFonts w:ascii="MS Gothic" w:eastAsia="MS Gothic" w:hAnsi="MS Gothic" w:cs="MS Gothic" w:hint="eastAsia"/>
          <w:color w:val="000000"/>
        </w:rPr>
        <w:t> </w:t>
      </w:r>
      <w:r w:rsidRPr="006E60CC">
        <w:rPr>
          <w:rFonts w:ascii="Book Antiqua" w:eastAsia="Book Antiqua" w:hAnsi="Book Antiqua" w:cs="Book Antiqua"/>
          <w:color w:val="000000"/>
        </w:rPr>
        <w:t>yea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Therap</w:t>
      </w:r>
      <w:proofErr w:type="spellEnd"/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7562848211004827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948113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1177/17562848211004827]</w:t>
      </w:r>
    </w:p>
    <w:p w14:paraId="645302E3" w14:textId="2AC6F6A1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29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Benias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PC</w:t>
      </w:r>
      <w:r w:rsidRPr="006E60CC">
        <w:rPr>
          <w:rFonts w:ascii="Book Antiqua" w:eastAsia="Book Antiqua" w:hAnsi="Book Antiqua" w:cs="Book Antiqua"/>
          <w:color w:val="000000"/>
        </w:rPr>
        <w:t>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dat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eatm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sophage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flux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ease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(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Y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1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33-335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4602895]</w:t>
      </w:r>
    </w:p>
    <w:p w14:paraId="5FA29861" w14:textId="0ED523B8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E60CC">
        <w:rPr>
          <w:rFonts w:ascii="Book Antiqua" w:eastAsia="Book Antiqua" w:hAnsi="Book Antiqua" w:cs="Book Antiqua"/>
          <w:color w:val="000000"/>
        </w:rPr>
        <w:t>130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b/>
          <w:bCs/>
          <w:color w:val="000000"/>
        </w:rPr>
        <w:t>Bomman</w:t>
      </w:r>
      <w:proofErr w:type="spellEnd"/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Malashan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hafo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nd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J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ran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Kozarek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o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Hubka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rishnamoorth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af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mplement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ransor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cisionl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ndoplica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ew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chniqu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tia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enter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30608" w:rsidRPr="006E60C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6E60CC">
        <w:rPr>
          <w:rFonts w:ascii="Book Antiqua" w:eastAsia="Book Antiqua" w:hAnsi="Book Antiqua" w:cs="Book Antiqua"/>
          <w:color w:val="000000"/>
        </w:rPr>
        <w:t>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630-636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[PMID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35974471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OI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0.5946/ce.2022.003]</w:t>
      </w:r>
    </w:p>
    <w:p w14:paraId="448DDED7" w14:textId="77777777" w:rsidR="000C5E19" w:rsidRPr="000C5E19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0C5E19">
        <w:rPr>
          <w:rFonts w:ascii="Book Antiqua" w:eastAsia="Book Antiqua" w:hAnsi="Book Antiqua" w:cs="Book Antiqua"/>
          <w:color w:val="000000"/>
        </w:rPr>
        <w:t xml:space="preserve">131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Mohan N</w:t>
      </w:r>
      <w:r w:rsidRPr="000C5E19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0C5E19">
        <w:rPr>
          <w:rFonts w:ascii="Book Antiqua" w:eastAsia="Book Antiqua" w:hAnsi="Book Antiqua" w:cs="Book Antiqua"/>
          <w:color w:val="000000"/>
        </w:rPr>
        <w:t>Matthai</w:t>
      </w:r>
      <w:proofErr w:type="spellEnd"/>
      <w:r w:rsidRPr="000C5E19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0C5E19">
        <w:rPr>
          <w:rFonts w:ascii="Book Antiqua" w:eastAsia="Book Antiqua" w:hAnsi="Book Antiqua" w:cs="Book Antiqua"/>
          <w:color w:val="000000"/>
        </w:rPr>
        <w:t>Bolia</w:t>
      </w:r>
      <w:proofErr w:type="spellEnd"/>
      <w:r w:rsidRPr="000C5E19">
        <w:rPr>
          <w:rFonts w:ascii="Book Antiqua" w:eastAsia="Book Antiqua" w:hAnsi="Book Antiqua" w:cs="Book Antiqua"/>
          <w:color w:val="000000"/>
        </w:rPr>
        <w:t xml:space="preserve"> R, Agarwal J, Shrivastava R, Borkar VV; For Pediatric Gastroenterology Chapter of Indian Academy of Pediatrics, Indian Society of Pediatric Gastroenterology, Hepatology and Nutrition (ISPGHAN). Diagnosis and Management of Gastroesophageal Reflux Disease in Children: Recommendations of Pediatric Gastroenterology Chapter of Indian Academy of Pediatrics, Indian Society of Pediatric Gastroenterology, Hepatology and Nutrition (ISPGHAN). </w:t>
      </w:r>
      <w:r w:rsidRPr="000C5E19">
        <w:rPr>
          <w:rFonts w:ascii="Book Antiqua" w:eastAsia="Book Antiqua" w:hAnsi="Book Antiqua" w:cs="Book Antiqua"/>
          <w:i/>
          <w:iCs/>
          <w:color w:val="000000"/>
        </w:rPr>
        <w:t xml:space="preserve">Indian </w:t>
      </w:r>
      <w:proofErr w:type="spellStart"/>
      <w:r w:rsidRPr="000C5E1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Pr="000C5E19">
        <w:rPr>
          <w:rFonts w:ascii="Book Antiqua" w:eastAsia="Book Antiqua" w:hAnsi="Book Antiqua" w:cs="Book Antiqua"/>
          <w:color w:val="000000"/>
        </w:rPr>
        <w:t xml:space="preserve"> 2021;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0C5E19">
        <w:rPr>
          <w:rFonts w:ascii="Book Antiqua" w:eastAsia="Book Antiqua" w:hAnsi="Book Antiqua" w:cs="Book Antiqua"/>
          <w:color w:val="000000"/>
        </w:rPr>
        <w:t>: 1163-1170 [PMID: 34183467]</w:t>
      </w:r>
    </w:p>
    <w:p w14:paraId="11AAC5F6" w14:textId="77777777" w:rsidR="000C5E19" w:rsidRPr="000C5E19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0C5E19">
        <w:rPr>
          <w:rFonts w:ascii="Book Antiqua" w:eastAsia="Book Antiqua" w:hAnsi="Book Antiqua" w:cs="Book Antiqua"/>
          <w:color w:val="000000"/>
        </w:rPr>
        <w:t xml:space="preserve">132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Robertson JO</w:t>
      </w:r>
      <w:r w:rsidRPr="000C5E19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0C5E19">
        <w:rPr>
          <w:rFonts w:ascii="Book Antiqua" w:eastAsia="Book Antiqua" w:hAnsi="Book Antiqua" w:cs="Book Antiqua"/>
          <w:color w:val="000000"/>
        </w:rPr>
        <w:t>Jarboe</w:t>
      </w:r>
      <w:proofErr w:type="spellEnd"/>
      <w:r w:rsidRPr="000C5E19">
        <w:rPr>
          <w:rFonts w:ascii="Book Antiqua" w:eastAsia="Book Antiqua" w:hAnsi="Book Antiqua" w:cs="Book Antiqua"/>
          <w:color w:val="000000"/>
        </w:rPr>
        <w:t xml:space="preserve"> MD. Long-Term Outcomes of Transoral Incisionless Fundoplication in a High-Risk Pediatric Population. </w:t>
      </w:r>
      <w:r w:rsidRPr="000C5E19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0C5E19">
        <w:rPr>
          <w:rFonts w:ascii="Book Antiqua" w:eastAsia="Book Antiqua" w:hAnsi="Book Antiqua" w:cs="Book Antiqua"/>
          <w:i/>
          <w:iCs/>
          <w:color w:val="000000"/>
        </w:rPr>
        <w:t>Laparoendosc</w:t>
      </w:r>
      <w:proofErr w:type="spellEnd"/>
      <w:r w:rsidRPr="000C5E19">
        <w:rPr>
          <w:rFonts w:ascii="Book Antiqua" w:eastAsia="Book Antiqua" w:hAnsi="Book Antiqua" w:cs="Book Antiqua"/>
          <w:i/>
          <w:iCs/>
          <w:color w:val="000000"/>
        </w:rPr>
        <w:t xml:space="preserve"> Adv Surg Tech A</w:t>
      </w:r>
      <w:r w:rsidRPr="000C5E19">
        <w:rPr>
          <w:rFonts w:ascii="Book Antiqua" w:eastAsia="Book Antiqua" w:hAnsi="Book Antiqua" w:cs="Book Antiqua"/>
          <w:color w:val="000000"/>
        </w:rPr>
        <w:t xml:space="preserve"> 2018; </w:t>
      </w:r>
      <w:r w:rsidRPr="000C5E19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0C5E19">
        <w:rPr>
          <w:rFonts w:ascii="Book Antiqua" w:eastAsia="Book Antiqua" w:hAnsi="Book Antiqua" w:cs="Book Antiqua"/>
          <w:color w:val="000000"/>
        </w:rPr>
        <w:t>: 95-100 [PMID: 29049004 DOI: 10.1089/Lap.2017.0257]</w:t>
      </w:r>
    </w:p>
    <w:p w14:paraId="14473CB6" w14:textId="77777777" w:rsidR="00247601" w:rsidRPr="006E60CC" w:rsidRDefault="00247601" w:rsidP="006E60CC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247601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4A5A758" w14:textId="77777777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211CC1C" w14:textId="0585C688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The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ar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n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conflic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interes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report.</w:t>
      </w:r>
    </w:p>
    <w:p w14:paraId="2FD032A7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6133FA78" w14:textId="1FC492D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B30608" w:rsidRPr="006E60C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pen-acces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a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lec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-ho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dito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fu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er-review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r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ers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ribu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ccordanc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it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rea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ommon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ttributi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C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Y-N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4.0)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cens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hich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rmit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ther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o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stribute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mix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dapt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uil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p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commercially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licen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i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rivativ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n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ifferent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erms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vid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riginal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work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roper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s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s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non-commercial.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ee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221CCA94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45944258" w14:textId="39A46AAC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rovenanc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eer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view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Inv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rticle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xternall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pe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reviewed.</w:t>
      </w:r>
    </w:p>
    <w:p w14:paraId="63C1F4BF" w14:textId="3624B802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model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ingl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lind</w:t>
      </w:r>
    </w:p>
    <w:p w14:paraId="22D727DE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33213961" w14:textId="5AFFB03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tarted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Octo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7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1CA30DE4" w14:textId="63BCD34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First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decisio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ecember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12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2022</w:t>
      </w:r>
    </w:p>
    <w:p w14:paraId="36589A87" w14:textId="3BEF5FEC" w:rsidR="00A77B3E" w:rsidRPr="006E60CC" w:rsidRDefault="001B312D" w:rsidP="006E60CC">
      <w:pPr>
        <w:spacing w:line="360" w:lineRule="auto"/>
        <w:jc w:val="both"/>
        <w:rPr>
          <w:rFonts w:ascii="Book Antiqua" w:hAnsi="Book Antiqua"/>
          <w:bCs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Article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in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ress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02CF773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581DB86A" w14:textId="4CBCDC9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Specialt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type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astroenterolog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n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0402E" w:rsidRPr="006E60CC">
        <w:rPr>
          <w:rFonts w:ascii="Book Antiqua" w:eastAsia="Book Antiqua" w:hAnsi="Book Antiqua" w:cs="Book Antiqua"/>
          <w:color w:val="000000"/>
        </w:rPr>
        <w:t>h</w:t>
      </w:r>
      <w:r w:rsidRPr="006E60CC">
        <w:rPr>
          <w:rFonts w:ascii="Book Antiqua" w:eastAsia="Book Antiqua" w:hAnsi="Book Antiqua" w:cs="Book Antiqua"/>
          <w:color w:val="000000"/>
        </w:rPr>
        <w:t>epatology</w:t>
      </w:r>
    </w:p>
    <w:p w14:paraId="073898D9" w14:textId="717AB0A4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Country/Territor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f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origin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Thailand</w:t>
      </w:r>
    </w:p>
    <w:p w14:paraId="214C72A2" w14:textId="663D9A59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b/>
          <w:color w:val="000000"/>
        </w:rPr>
        <w:t>Peer-review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report</w:t>
      </w:r>
      <w:r w:rsidR="009F2496" w:rsidRPr="006E60CC">
        <w:rPr>
          <w:rFonts w:ascii="Book Antiqua" w:eastAsia="Book Antiqua" w:hAnsi="Book Antiqua" w:cs="Book Antiqua"/>
          <w:b/>
          <w:color w:val="000000"/>
        </w:rPr>
        <w:t>’</w:t>
      </w:r>
      <w:r w:rsidRPr="006E60CC">
        <w:rPr>
          <w:rFonts w:ascii="Book Antiqua" w:eastAsia="Book Antiqua" w:hAnsi="Book Antiqua" w:cs="Book Antiqua"/>
          <w:b/>
          <w:color w:val="000000"/>
        </w:rPr>
        <w:t>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cientific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quality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0CD6745E" w14:textId="5671FA6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Excellent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1A3AE084" w14:textId="1ECE74C5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Very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good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B</w:t>
      </w:r>
    </w:p>
    <w:p w14:paraId="5FC3DB6D" w14:textId="4675E641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Good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C</w:t>
      </w:r>
    </w:p>
    <w:p w14:paraId="77C5DCA1" w14:textId="1842EF1B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Fair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7CAE0C3D" w14:textId="256B6EEE" w:rsidR="00A77B3E" w:rsidRPr="006E60CC" w:rsidRDefault="001B312D" w:rsidP="006E60CC">
      <w:pPr>
        <w:spacing w:line="360" w:lineRule="auto"/>
        <w:jc w:val="both"/>
        <w:rPr>
          <w:rFonts w:ascii="Book Antiqua" w:hAnsi="Book Antiqua"/>
        </w:rPr>
      </w:pPr>
      <w:r w:rsidRPr="006E60CC">
        <w:rPr>
          <w:rFonts w:ascii="Book Antiqua" w:eastAsia="Book Antiqua" w:hAnsi="Book Antiqua" w:cs="Book Antiqua"/>
          <w:color w:val="000000"/>
        </w:rPr>
        <w:t>Grad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E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(Poor):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0</w:t>
      </w:r>
    </w:p>
    <w:p w14:paraId="3C1874D3" w14:textId="77777777" w:rsidR="00A77B3E" w:rsidRPr="006E60CC" w:rsidRDefault="00A77B3E" w:rsidP="006E60CC">
      <w:pPr>
        <w:spacing w:line="360" w:lineRule="auto"/>
        <w:jc w:val="both"/>
        <w:rPr>
          <w:rFonts w:ascii="Book Antiqua" w:hAnsi="Book Antiqua"/>
        </w:rPr>
      </w:pPr>
    </w:p>
    <w:p w14:paraId="5484A9F6" w14:textId="5466A1D2" w:rsidR="002F188F" w:rsidRPr="006E60CC" w:rsidRDefault="001B312D" w:rsidP="006E60CC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2F188F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E60CC">
        <w:rPr>
          <w:rFonts w:ascii="Book Antiqua" w:eastAsia="Book Antiqua" w:hAnsi="Book Antiqua" w:cs="Book Antiqua"/>
          <w:b/>
          <w:color w:val="000000"/>
        </w:rPr>
        <w:t>P-Reviewe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ahmou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</w:t>
      </w:r>
      <w:r w:rsidR="002F188F" w:rsidRPr="006E60CC">
        <w:rPr>
          <w:rFonts w:ascii="Book Antiqua" w:eastAsia="Book Antiqua" w:hAnsi="Book Antiqua" w:cs="Book Antiqua"/>
          <w:color w:val="000000"/>
        </w:rPr>
        <w:t>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="002F188F" w:rsidRPr="006E60CC">
        <w:rPr>
          <w:rFonts w:ascii="Book Antiqua" w:eastAsia="Book Antiqua" w:hAnsi="Book Antiqua" w:cs="Book Antiqua"/>
          <w:color w:val="000000"/>
        </w:rPr>
        <w:t>Egypt</w:t>
      </w:r>
      <w:r w:rsidRPr="006E60CC">
        <w:rPr>
          <w:rFonts w:ascii="Book Antiqua" w:eastAsia="Book Antiqua" w:hAnsi="Book Antiqua" w:cs="Book Antiqua"/>
          <w:color w:val="000000"/>
        </w:rPr>
        <w:t>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umi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K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Japan;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E60CC">
        <w:rPr>
          <w:rFonts w:ascii="Book Antiqua" w:eastAsia="Book Antiqua" w:hAnsi="Book Antiqua" w:cs="Book Antiqua"/>
          <w:color w:val="000000"/>
        </w:rPr>
        <w:t>Tadros</w:t>
      </w:r>
      <w:proofErr w:type="spellEnd"/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M,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United</w:t>
      </w:r>
      <w:r w:rsidR="00B30608" w:rsidRPr="006E60CC">
        <w:rPr>
          <w:rFonts w:ascii="Book Antiqua" w:eastAsia="Book Antiqua" w:hAnsi="Book Antiqua" w:cs="Book Antiqua"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color w:val="000000"/>
        </w:rPr>
        <w:t>States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S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Chen</w:t>
      </w:r>
      <w:r w:rsidR="00B30608" w:rsidRPr="006E60C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YL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L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47601" w:rsidRPr="006E60CC">
        <w:rPr>
          <w:rFonts w:ascii="Book Antiqua" w:eastAsia="Book Antiqua" w:hAnsi="Book Antiqua" w:cs="Book Antiqua"/>
          <w:bCs/>
          <w:color w:val="000000"/>
        </w:rPr>
        <w:t>A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E60CC">
        <w:rPr>
          <w:rFonts w:ascii="Book Antiqua" w:eastAsia="Book Antiqua" w:hAnsi="Book Antiqua" w:cs="Book Antiqua"/>
          <w:b/>
          <w:color w:val="000000"/>
        </w:rPr>
        <w:t>P-Editor:</w:t>
      </w:r>
      <w:r w:rsidR="00B30608" w:rsidRPr="006E60C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C5E19" w:rsidRPr="006E60CC">
        <w:rPr>
          <w:rFonts w:ascii="Book Antiqua" w:eastAsia="Book Antiqua" w:hAnsi="Book Antiqua" w:cs="Book Antiqua"/>
          <w:bCs/>
          <w:color w:val="000000"/>
        </w:rPr>
        <w:t>Chen YL</w:t>
      </w:r>
    </w:p>
    <w:p w14:paraId="5CEB9173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lastRenderedPageBreak/>
        <w:t>Figure Legends</w:t>
      </w:r>
    </w:p>
    <w:p w14:paraId="5437C204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noProof/>
          <w:lang w:eastAsia="zh-CN"/>
        </w:rPr>
        <w:drawing>
          <wp:inline distT="0" distB="0" distL="0" distR="0" wp14:anchorId="201BF9E9" wp14:editId="6C4F2314">
            <wp:extent cx="5943600" cy="3066415"/>
            <wp:effectExtent l="0" t="0" r="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66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1AFA1A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1 The </w:t>
      </w:r>
      <w:proofErr w:type="spellStart"/>
      <w:r w:rsidRPr="006E60CC">
        <w:rPr>
          <w:rFonts w:ascii="Book Antiqua" w:hAnsi="Book Antiqua"/>
          <w:b/>
          <w:bCs/>
          <w:lang w:eastAsia="zh-CN"/>
        </w:rPr>
        <w:t>antatomical</w:t>
      </w:r>
      <w:proofErr w:type="spellEnd"/>
      <w:r w:rsidRPr="006E60CC">
        <w:rPr>
          <w:rFonts w:ascii="Book Antiqua" w:hAnsi="Book Antiqua"/>
          <w:b/>
          <w:bCs/>
          <w:lang w:eastAsia="zh-CN"/>
        </w:rPr>
        <w:t xml:space="preserve"> </w:t>
      </w:r>
      <w:proofErr w:type="spellStart"/>
      <w:r w:rsidRPr="006E60CC">
        <w:rPr>
          <w:rFonts w:ascii="Book Antiqua" w:hAnsi="Book Antiqua"/>
          <w:b/>
          <w:bCs/>
          <w:lang w:eastAsia="zh-CN"/>
        </w:rPr>
        <w:t>antireflux</w:t>
      </w:r>
      <w:proofErr w:type="spellEnd"/>
      <w:r w:rsidRPr="006E60CC">
        <w:rPr>
          <w:rFonts w:ascii="Book Antiqua" w:hAnsi="Book Antiqua"/>
          <w:b/>
          <w:bCs/>
          <w:lang w:eastAsia="zh-CN"/>
        </w:rPr>
        <w:t xml:space="preserve"> barrier of the esophagus.</w:t>
      </w:r>
    </w:p>
    <w:p w14:paraId="77F9B1CD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4126F724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noProof/>
          <w:lang w:eastAsia="zh-CN"/>
        </w:rPr>
        <w:drawing>
          <wp:inline distT="0" distB="0" distL="0" distR="0" wp14:anchorId="3301A263" wp14:editId="60BF8E00">
            <wp:extent cx="5943600" cy="19672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6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3E8B0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2 Characteristics of dental erosion in a child with corrected esophageal atresia compared to dental caries in a healthy child. </w:t>
      </w:r>
      <w:r w:rsidRPr="006E60CC">
        <w:rPr>
          <w:rFonts w:ascii="Book Antiqua" w:hAnsi="Book Antiqua"/>
          <w:lang w:eastAsia="zh-CN"/>
        </w:rPr>
        <w:t>A: Characteristics of dental erosion on the occlusal and palatal surface of deciduous teeth; B: Characteristics of dental caries on deciduous teeth.</w:t>
      </w:r>
    </w:p>
    <w:p w14:paraId="58625BC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0682288" w14:textId="1FD75F20" w:rsidR="000C5E19" w:rsidRPr="006E60CC" w:rsidRDefault="00576E43" w:rsidP="006E60CC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4690420" wp14:editId="62590B95">
            <wp:extent cx="3401575" cy="2816358"/>
            <wp:effectExtent l="0" t="0" r="8890" b="317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1575" cy="28163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8DDE8E" w14:textId="5A8B62DC" w:rsidR="00AF738F" w:rsidRPr="00AF738F" w:rsidRDefault="000C5E19" w:rsidP="00AF738F">
      <w:pPr>
        <w:spacing w:line="360" w:lineRule="auto"/>
        <w:jc w:val="both"/>
        <w:rPr>
          <w:rFonts w:ascii="Book Antiqua" w:eastAsia="Book Antiqua" w:hAnsi="Book Antiqua" w:cs="Book Antiqua"/>
          <w:color w:val="FF0000"/>
        </w:rPr>
      </w:pPr>
      <w:r w:rsidRPr="006E60CC">
        <w:rPr>
          <w:rFonts w:ascii="Book Antiqua" w:hAnsi="Book Antiqua"/>
          <w:b/>
          <w:bCs/>
          <w:lang w:eastAsia="zh-CN"/>
        </w:rPr>
        <w:t>Figure 3</w:t>
      </w:r>
      <w:r w:rsidRPr="006E60CC">
        <w:rPr>
          <w:rFonts w:ascii="Book Antiqua" w:hAnsi="Book Antiqua"/>
        </w:rPr>
        <w:t xml:space="preserve"> </w:t>
      </w:r>
      <w:r w:rsidRPr="006E60CC">
        <w:rPr>
          <w:rFonts w:ascii="Book Antiqua" w:hAnsi="Book Antiqua"/>
          <w:b/>
          <w:bCs/>
          <w:lang w:eastAsia="zh-CN"/>
        </w:rPr>
        <w:t xml:space="preserve">Landmarks of the esophagus and stomach measured by ultrasonography in the </w:t>
      </w:r>
      <w:r w:rsidR="00C7518C" w:rsidRPr="006E60CC">
        <w:rPr>
          <w:rFonts w:ascii="Book Antiqua" w:hAnsi="Book Antiqua"/>
          <w:b/>
          <w:bCs/>
          <w:lang w:eastAsia="zh-CN"/>
        </w:rPr>
        <w:t xml:space="preserve">study </w:t>
      </w:r>
      <w:r w:rsidR="00C7518C">
        <w:rPr>
          <w:rFonts w:ascii="Book Antiqua" w:hAnsi="Book Antiqua"/>
          <w:b/>
          <w:bCs/>
          <w:lang w:eastAsia="zh-CN"/>
        </w:rPr>
        <w:t xml:space="preserve">of </w:t>
      </w:r>
      <w:proofErr w:type="spellStart"/>
      <w:r w:rsidRPr="006E60CC">
        <w:rPr>
          <w:rFonts w:ascii="Book Antiqua" w:hAnsi="Book Antiqua"/>
          <w:b/>
          <w:bCs/>
          <w:lang w:eastAsia="zh-CN"/>
        </w:rPr>
        <w:t>Charoenwat</w:t>
      </w:r>
      <w:proofErr w:type="spellEnd"/>
      <w:r w:rsidRPr="006E60CC">
        <w:rPr>
          <w:rFonts w:ascii="Book Antiqua" w:hAnsi="Book Antiqua"/>
          <w:b/>
          <w:bCs/>
          <w:lang w:eastAsia="zh-CN"/>
        </w:rPr>
        <w:t xml:space="preserve"> </w:t>
      </w:r>
      <w:r w:rsidRPr="006E60CC">
        <w:rPr>
          <w:rFonts w:ascii="Book Antiqua" w:hAnsi="Book Antiqua"/>
          <w:b/>
          <w:bCs/>
          <w:i/>
          <w:iCs/>
          <w:lang w:eastAsia="zh-CN"/>
        </w:rPr>
        <w:t xml:space="preserve">et </w:t>
      </w:r>
      <w:proofErr w:type="gramStart"/>
      <w:r w:rsidRPr="006E60CC">
        <w:rPr>
          <w:rFonts w:ascii="Book Antiqua" w:hAnsi="Book Antiqua"/>
          <w:b/>
          <w:bCs/>
          <w:i/>
          <w:iCs/>
          <w:lang w:eastAsia="zh-CN"/>
        </w:rPr>
        <w:t>a</w:t>
      </w:r>
      <w:r w:rsidR="00C7518C">
        <w:rPr>
          <w:rFonts w:ascii="Book Antiqua" w:hAnsi="Book Antiqua"/>
          <w:b/>
          <w:bCs/>
          <w:i/>
          <w:iCs/>
          <w:lang w:eastAsia="zh-CN"/>
        </w:rPr>
        <w:t>l</w:t>
      </w:r>
      <w:r w:rsidR="00C7518C" w:rsidRPr="00C7518C">
        <w:rPr>
          <w:rFonts w:ascii="Book Antiqua" w:hAnsi="Book Antiqua"/>
          <w:b/>
          <w:bCs/>
          <w:vertAlign w:val="superscript"/>
          <w:lang w:eastAsia="zh-CN"/>
        </w:rPr>
        <w:t>[</w:t>
      </w:r>
      <w:proofErr w:type="gramEnd"/>
      <w:r w:rsidR="00C7518C" w:rsidRPr="00C7518C">
        <w:rPr>
          <w:rFonts w:ascii="Book Antiqua" w:hAnsi="Book Antiqua"/>
          <w:b/>
          <w:bCs/>
          <w:vertAlign w:val="superscript"/>
          <w:lang w:eastAsia="zh-CN"/>
        </w:rPr>
        <w:t>44]</w:t>
      </w:r>
      <w:r w:rsidRPr="00C7518C">
        <w:rPr>
          <w:rFonts w:ascii="Book Antiqua" w:hAnsi="Book Antiqua"/>
          <w:b/>
          <w:bCs/>
          <w:lang w:eastAsia="zh-CN"/>
        </w:rPr>
        <w:t>.</w:t>
      </w:r>
      <w:r w:rsidRPr="006E60CC">
        <w:rPr>
          <w:rFonts w:ascii="Book Antiqua" w:hAnsi="Book Antiqua"/>
          <w:b/>
          <w:bCs/>
          <w:lang w:eastAsia="zh-CN"/>
        </w:rPr>
        <w:t xml:space="preserve"> </w:t>
      </w:r>
      <w:r w:rsidRPr="006E60CC">
        <w:rPr>
          <w:rFonts w:ascii="Book Antiqua" w:hAnsi="Book Antiqua"/>
          <w:lang w:eastAsia="zh-CN"/>
        </w:rPr>
        <w:t xml:space="preserve">1: Cervical esophageal thickness; </w:t>
      </w:r>
      <w:r w:rsidRPr="000C5E19">
        <w:rPr>
          <w:rFonts w:ascii="Book Antiqua" w:hAnsi="Book Antiqua"/>
          <w:lang w:eastAsia="zh-CN"/>
        </w:rPr>
        <w:t>2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Cervical esophageal diameter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3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thickness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4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diameter</w:t>
      </w:r>
      <w:r w:rsidRPr="006E60CC">
        <w:rPr>
          <w:rFonts w:ascii="Book Antiqua" w:hAnsi="Book Antiqua"/>
          <w:lang w:eastAsia="zh-CN"/>
        </w:rPr>
        <w:t xml:space="preserve">; </w:t>
      </w:r>
      <w:r w:rsidRPr="000C5E19">
        <w:rPr>
          <w:rFonts w:ascii="Book Antiqua" w:hAnsi="Book Antiqua"/>
          <w:lang w:eastAsia="zh-CN"/>
        </w:rPr>
        <w:t>5</w:t>
      </w:r>
      <w:r w:rsidRPr="006E60CC">
        <w:rPr>
          <w:rFonts w:ascii="Book Antiqua" w:hAnsi="Book Antiqua"/>
          <w:lang w:eastAsia="zh-CN"/>
        </w:rPr>
        <w:t>:</w:t>
      </w:r>
      <w:r w:rsidRPr="000C5E19">
        <w:rPr>
          <w:rFonts w:ascii="Book Antiqua" w:hAnsi="Book Antiqua"/>
          <w:lang w:eastAsia="zh-CN"/>
        </w:rPr>
        <w:t xml:space="preserve"> Abdominal esophageal length</w:t>
      </w:r>
      <w:r w:rsidRPr="006E60CC">
        <w:rPr>
          <w:rFonts w:ascii="Book Antiqua" w:hAnsi="Book Antiqua"/>
          <w:lang w:eastAsia="zh-CN"/>
        </w:rPr>
        <w:t>; 6: Angle of His.</w:t>
      </w:r>
      <w:r w:rsidR="00AF738F">
        <w:rPr>
          <w:rFonts w:ascii="Book Antiqua" w:hAnsi="Book Antiqua"/>
          <w:lang w:eastAsia="zh-CN"/>
        </w:rPr>
        <w:t xml:space="preserve"> </w:t>
      </w:r>
      <w:r w:rsidR="00AF738F" w:rsidRPr="001B0230">
        <w:rPr>
          <w:rFonts w:ascii="Book Antiqua" w:hAnsi="Book Antiqua"/>
        </w:rPr>
        <w:t>Citation:</w:t>
      </w:r>
      <w:r w:rsidR="00AF738F">
        <w:rPr>
          <w:rFonts w:ascii="Book Antiqua" w:hAnsi="Book Antiqua"/>
        </w:rPr>
        <w:t xml:space="preserve">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Charoenwat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B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Sintusek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Chaijitraruch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Mahayosnond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Suksri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Patcharatrakul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="00AF738F" w:rsidRPr="00AF738F">
        <w:rPr>
          <w:rFonts w:ascii="Book Antiqua" w:eastAsia="Book Antiqua" w:hAnsi="Book Antiqua" w:cs="Book Antiqua"/>
          <w:color w:val="000000"/>
        </w:rPr>
        <w:t>Chongsrisawat</w:t>
      </w:r>
      <w:proofErr w:type="spellEnd"/>
      <w:r w:rsidR="00AF738F" w:rsidRPr="00AF738F">
        <w:rPr>
          <w:rFonts w:ascii="Book Antiqua" w:eastAsia="Book Antiqua" w:hAnsi="Book Antiqua" w:cs="Book Antiqua"/>
          <w:color w:val="000000"/>
        </w:rPr>
        <w:t xml:space="preserve"> V. Transcutaneous esophageal ultrasonography in children with suspected gastro</w:t>
      </w:r>
      <w:r w:rsidR="00AF738F" w:rsidRPr="00C7518C">
        <w:rPr>
          <w:rFonts w:ascii="Book Antiqua" w:eastAsia="Book Antiqua" w:hAnsi="Book Antiqua" w:cs="Book Antiqua"/>
        </w:rPr>
        <w:t xml:space="preserve">esophageal reflux disease. </w:t>
      </w:r>
      <w:r w:rsidR="00AF738F" w:rsidRPr="00C7518C">
        <w:rPr>
          <w:rFonts w:ascii="Book Antiqua" w:eastAsia="Book Antiqua" w:hAnsi="Book Antiqua" w:cs="Book Antiqua"/>
          <w:i/>
          <w:iCs/>
        </w:rPr>
        <w:t xml:space="preserve">J Med </w:t>
      </w:r>
      <w:proofErr w:type="spellStart"/>
      <w:r w:rsidR="00AF738F" w:rsidRPr="00C7518C">
        <w:rPr>
          <w:rFonts w:ascii="Book Antiqua" w:eastAsia="Book Antiqua" w:hAnsi="Book Antiqua" w:cs="Book Antiqua"/>
          <w:i/>
          <w:iCs/>
        </w:rPr>
        <w:t>Asso</w:t>
      </w:r>
      <w:proofErr w:type="spellEnd"/>
      <w:r w:rsidR="00AF738F" w:rsidRPr="00C7518C">
        <w:rPr>
          <w:rFonts w:ascii="Book Antiqua" w:eastAsia="Book Antiqua" w:hAnsi="Book Antiqua" w:cs="Book Antiqua"/>
          <w:i/>
          <w:iCs/>
        </w:rPr>
        <w:t xml:space="preserve"> Thai</w:t>
      </w:r>
      <w:r w:rsidR="00AF738F" w:rsidRPr="00C7518C">
        <w:rPr>
          <w:rFonts w:ascii="Book Antiqua" w:eastAsia="Book Antiqua" w:hAnsi="Book Antiqua" w:cs="Book Antiqua"/>
        </w:rPr>
        <w:t xml:space="preserve"> 2018; 101: S1-S745</w:t>
      </w:r>
      <w:r w:rsidR="00AF738F" w:rsidRPr="00C7518C">
        <w:rPr>
          <w:rFonts w:ascii="Book Antiqua" w:eastAsia="Book Antiqua" w:hAnsi="Book Antiqua" w:cs="Book Antiqua"/>
          <w:vertAlign w:val="superscript"/>
        </w:rPr>
        <w:t>[44]</w:t>
      </w:r>
      <w:r w:rsidR="00AF738F" w:rsidRPr="00C7518C">
        <w:rPr>
          <w:rFonts w:ascii="Book Antiqua" w:eastAsia="Book Antiqua" w:hAnsi="Book Antiqua" w:cs="Book Antiqua"/>
        </w:rPr>
        <w:t xml:space="preserve">. </w:t>
      </w:r>
      <w:r w:rsidR="00AF738F" w:rsidRPr="00C7518C">
        <w:rPr>
          <w:rFonts w:ascii="Book Antiqua" w:hAnsi="Book Antiqua"/>
        </w:rPr>
        <w:t xml:space="preserve">Copyright© The Authors 2018. Published by </w:t>
      </w:r>
      <w:r w:rsidR="00C7518C" w:rsidRPr="00C7518C">
        <w:rPr>
          <w:rFonts w:ascii="Book Antiqua" w:hAnsi="Book Antiqua"/>
        </w:rPr>
        <w:t>Medical Association of Thailand</w:t>
      </w:r>
      <w:r w:rsidR="00AF738F" w:rsidRPr="00C7518C">
        <w:rPr>
          <w:rFonts w:ascii="Book Antiqua" w:hAnsi="Book Antiqua"/>
        </w:rPr>
        <w:t xml:space="preserve">. The authors have obtained the permission for </w:t>
      </w:r>
      <w:r w:rsidR="00C7518C" w:rsidRPr="00C7518C">
        <w:rPr>
          <w:rFonts w:ascii="Book Antiqua" w:hAnsi="Book Antiqua"/>
        </w:rPr>
        <w:t>Medical Association of Thailand</w:t>
      </w:r>
      <w:r w:rsidR="00AF738F" w:rsidRPr="00C7518C">
        <w:rPr>
          <w:rFonts w:ascii="Book Antiqua" w:hAnsi="Book Antiqua"/>
        </w:rPr>
        <w:t xml:space="preserve"> (Supplementary material).</w:t>
      </w:r>
    </w:p>
    <w:p w14:paraId="4601A68E" w14:textId="679F9A1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85F65AF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0ECCCB16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530F67FA" wp14:editId="1114CE8B">
            <wp:extent cx="5943600" cy="303403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34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DD65F" w14:textId="60BAE856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 xml:space="preserve">Figure 4 The endoscopic and histologic findings of reflux esophagitis and eosinophilic esophagitis. </w:t>
      </w:r>
      <w:r w:rsidRPr="006E60CC">
        <w:rPr>
          <w:rFonts w:ascii="Book Antiqua" w:hAnsi="Book Antiqua"/>
          <w:lang w:eastAsia="zh-CN"/>
        </w:rPr>
        <w:t xml:space="preserve">A and B : Endoscopic finding of reflux esophagitis shows mucosal breaks and healing mucosal damage; C: Histopathology section (× 20) showing basal cell hyperplasia, elongation of the lamina propria papillae and scattered eosinophilic infiltration; D and E: Endoscopic findings of eosinophilic esophagitis showing ringed esophagus, linear furrows and whitish papules; F: Histopathology section (× 20) showing numerous eosinophils diffusely infiltrating the squamous epithelium (peak eosinophilic count = 40 cells/HPF). The squamous epithelium reveals spongiosis. Eosinophilic </w:t>
      </w:r>
      <w:proofErr w:type="spellStart"/>
      <w:r w:rsidRPr="006E60CC">
        <w:rPr>
          <w:rFonts w:ascii="Book Antiqua" w:hAnsi="Book Antiqua"/>
          <w:lang w:eastAsia="zh-CN"/>
        </w:rPr>
        <w:t>microabscesses</w:t>
      </w:r>
      <w:proofErr w:type="spellEnd"/>
      <w:r w:rsidRPr="006E60CC">
        <w:rPr>
          <w:rFonts w:ascii="Book Antiqua" w:hAnsi="Book Antiqua"/>
          <w:lang w:eastAsia="zh-CN"/>
        </w:rPr>
        <w:t xml:space="preserve"> and eosinophil degranulation are also noted.</w:t>
      </w:r>
    </w:p>
    <w:p w14:paraId="0A6E0B55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A85C3B8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66447379" wp14:editId="6B0EE603">
            <wp:extent cx="5943600" cy="2552065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52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22F15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>Figure 5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 xml:space="preserve"> Tracing in MII-pH study and position of pH and impedance sensor from chest radiography. </w:t>
      </w:r>
      <w:r w:rsidRPr="006E60CC">
        <w:rPr>
          <w:rFonts w:ascii="Book Antiqua" w:hAnsi="Book Antiqua"/>
          <w:shd w:val="clear" w:color="auto" w:fill="FFFFFF"/>
        </w:rPr>
        <w:t>A: Acid reflux (I; up to 7.5 cm above the pH sensor); non-acid reflux (II; up to 9 cm above the pH sensor); swallowing (III); B: Proper position of pH sensor from chest radiography</w:t>
      </w:r>
      <w:r w:rsidRPr="006E60CC">
        <w:rPr>
          <w:rFonts w:ascii="Book Antiqua" w:hAnsi="Book Antiqua"/>
          <w:shd w:val="clear" w:color="auto" w:fill="FFFFFF"/>
          <w:lang w:eastAsia="zh-CN"/>
        </w:rPr>
        <w:t>.</w:t>
      </w:r>
    </w:p>
    <w:p w14:paraId="4AB12458" w14:textId="5C8FB273" w:rsidR="000C5E19" w:rsidRDefault="000C5E19" w:rsidP="006E60CC">
      <w:pPr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</w:p>
    <w:p w14:paraId="5F05C5AB" w14:textId="0A7B8A1E" w:rsidR="00493B90" w:rsidRPr="006E60CC" w:rsidRDefault="00493B90" w:rsidP="006E60CC">
      <w:pPr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  <w:r>
        <w:rPr>
          <w:rFonts w:ascii="Book Antiqua" w:hAnsi="Book Antiqua" w:hint="eastAsia"/>
          <w:noProof/>
          <w:shd w:val="clear" w:color="auto" w:fill="FFFFFF"/>
          <w:lang w:eastAsia="zh-CN"/>
        </w:rPr>
        <w:drawing>
          <wp:inline distT="0" distB="0" distL="0" distR="0" wp14:anchorId="406E4730" wp14:editId="10E8BDCB">
            <wp:extent cx="5943600" cy="137858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78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CC1E43" w14:textId="567BA0F4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lang w:eastAsia="zh-CN"/>
        </w:rPr>
        <w:t>Figure 6</w:t>
      </w:r>
      <w:r w:rsidRPr="006E60CC">
        <w:rPr>
          <w:rFonts w:ascii="Book Antiqua" w:hAnsi="Book Antiqua"/>
        </w:rPr>
        <w:t xml:space="preserve"> </w:t>
      </w:r>
      <w:r w:rsidRPr="006E60CC">
        <w:rPr>
          <w:rFonts w:ascii="Book Antiqua" w:hAnsi="Book Antiqua"/>
          <w:b/>
          <w:bCs/>
          <w:lang w:eastAsia="zh-CN"/>
        </w:rPr>
        <w:t>Children after corrected esophageal atresia who underwent Video-MII-pH monitoring.</w:t>
      </w:r>
    </w:p>
    <w:p w14:paraId="19B19F1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4E3142BF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21E5A8E3" wp14:editId="028CD2AD">
            <wp:extent cx="4498857" cy="2606045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8857" cy="260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5BB507" w14:textId="33A0B0F9" w:rsidR="00F87BF3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  <w:sectPr w:rsidR="00F87BF3" w:rsidRPr="006E60C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E60CC">
        <w:rPr>
          <w:rFonts w:ascii="Book Antiqua" w:hAnsi="Book Antiqua"/>
          <w:b/>
          <w:bCs/>
          <w:lang w:eastAsia="zh-CN"/>
        </w:rPr>
        <w:t>Figure 7</w:t>
      </w:r>
      <w:r w:rsidRPr="006E60CC">
        <w:rPr>
          <w:rFonts w:ascii="Book Antiqua" w:hAnsi="Book Antiqua"/>
          <w:color w:val="FF0000"/>
          <w:shd w:val="clear" w:color="auto" w:fill="FFFFFF"/>
        </w:rPr>
        <w:t xml:space="preserve"> </w:t>
      </w:r>
      <w:r w:rsidRPr="006E60CC">
        <w:rPr>
          <w:rFonts w:ascii="Book Antiqua" w:hAnsi="Book Antiqua"/>
          <w:b/>
          <w:bCs/>
          <w:shd w:val="clear" w:color="auto" w:fill="FFFFFF"/>
        </w:rPr>
        <w:t xml:space="preserve">Proposed the step of diagnosis and management children with suspected gastroesophageal reflux disease. </w:t>
      </w:r>
      <w:r w:rsidR="009C116E" w:rsidRPr="009C116E">
        <w:rPr>
          <w:rFonts w:ascii="Book Antiqua" w:hAnsi="Book Antiqua"/>
          <w:shd w:val="clear" w:color="auto" w:fill="FFFFFF"/>
        </w:rPr>
        <w:t xml:space="preserve">GERD: Gastroesophageal reflux disease; PPI: Proton pump inhibitor; EGG: </w:t>
      </w:r>
      <w:proofErr w:type="spellStart"/>
      <w:r w:rsidR="009C116E" w:rsidRPr="009C116E">
        <w:rPr>
          <w:rFonts w:ascii="Book Antiqua" w:hAnsi="Book Antiqua"/>
          <w:shd w:val="clear" w:color="auto" w:fill="FFFFFF"/>
        </w:rPr>
        <w:t>Electrogastrography</w:t>
      </w:r>
      <w:proofErr w:type="spellEnd"/>
      <w:r w:rsidR="009C116E" w:rsidRPr="009C116E">
        <w:rPr>
          <w:rFonts w:ascii="Book Antiqua" w:hAnsi="Book Antiqua"/>
          <w:shd w:val="clear" w:color="auto" w:fill="FFFFFF"/>
        </w:rPr>
        <w:t>; GI: Gastrointestinal; EGD: Esophagogastroduodenoscopy; EM: Esophageal manometry. GERD: Gastroesophageal reflux disease; PPI, Proton pump inhibitor; EA: Esophageal atresia; MII-Ph: Multichannel intraluminal impedance-pH study.</w:t>
      </w:r>
    </w:p>
    <w:p w14:paraId="3260F23E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lastRenderedPageBreak/>
        <w:t>Table 1 Summary of the pathogenesis of gastroesophageal reflux disease</w:t>
      </w:r>
    </w:p>
    <w:tbl>
      <w:tblPr>
        <w:tblStyle w:val="ae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7"/>
        <w:gridCol w:w="3656"/>
        <w:gridCol w:w="2557"/>
      </w:tblGrid>
      <w:tr w:rsidR="000C5E19" w:rsidRPr="006E60CC" w14:paraId="444BCA2A" w14:textId="77777777" w:rsidTr="001B5711">
        <w:tc>
          <w:tcPr>
            <w:tcW w:w="1681" w:type="pct"/>
            <w:tcBorders>
              <w:top w:val="single" w:sz="4" w:space="0" w:color="auto"/>
              <w:bottom w:val="single" w:sz="4" w:space="0" w:color="auto"/>
            </w:tcBorders>
          </w:tcPr>
          <w:p w14:paraId="4C3A02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Main underlying mechanism</w:t>
            </w:r>
          </w:p>
        </w:tc>
        <w:tc>
          <w:tcPr>
            <w:tcW w:w="1953" w:type="pct"/>
            <w:tcBorders>
              <w:top w:val="single" w:sz="4" w:space="0" w:color="auto"/>
              <w:bottom w:val="single" w:sz="4" w:space="0" w:color="auto"/>
            </w:tcBorders>
          </w:tcPr>
          <w:p w14:paraId="686E6CA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Associated conditions</w:t>
            </w:r>
          </w:p>
        </w:tc>
        <w:tc>
          <w:tcPr>
            <w:tcW w:w="1366" w:type="pct"/>
            <w:tcBorders>
              <w:top w:val="single" w:sz="4" w:space="0" w:color="auto"/>
              <w:bottom w:val="single" w:sz="4" w:space="0" w:color="auto"/>
            </w:tcBorders>
          </w:tcPr>
          <w:p w14:paraId="6F4BA6D2" w14:textId="77777777" w:rsidR="000C5E19" w:rsidRPr="006E60CC" w:rsidDel="00815D04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Mechanism of GERD</w:t>
            </w:r>
          </w:p>
        </w:tc>
      </w:tr>
      <w:tr w:rsidR="000C5E19" w:rsidRPr="006E60CC" w14:paraId="029746A6" w14:textId="77777777" w:rsidTr="001B5711">
        <w:tc>
          <w:tcPr>
            <w:tcW w:w="1681" w:type="pct"/>
            <w:tcBorders>
              <w:top w:val="single" w:sz="4" w:space="0" w:color="auto"/>
              <w:bottom w:val="nil"/>
            </w:tcBorders>
          </w:tcPr>
          <w:p w14:paraId="2A977B1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natomical defect</w:t>
            </w:r>
          </w:p>
        </w:tc>
        <w:tc>
          <w:tcPr>
            <w:tcW w:w="1953" w:type="pct"/>
            <w:tcBorders>
              <w:top w:val="single" w:sz="4" w:space="0" w:color="auto"/>
              <w:bottom w:val="nil"/>
            </w:tcBorders>
          </w:tcPr>
          <w:p w14:paraId="105AB07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iatus hernia, immature esophageal anti-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lux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barrier, </w:t>
            </w:r>
            <w:r w:rsidRPr="006E60CC">
              <w:rPr>
                <w:rFonts w:ascii="Book Antiqua" w:hAnsi="Book Antiqua" w:cs="Times New Roman"/>
                <w:i/>
                <w:iCs/>
                <w:color w:val="000000"/>
                <w:shd w:val="clear" w:color="auto" w:fill="FFFFFF"/>
              </w:rPr>
              <w:t>e.g.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, infants, surgical pull up for esophageal atresia</w:t>
            </w:r>
          </w:p>
        </w:tc>
        <w:tc>
          <w:tcPr>
            <w:tcW w:w="1366" w:type="pct"/>
            <w:tcBorders>
              <w:top w:val="single" w:sz="4" w:space="0" w:color="auto"/>
              <w:bottom w:val="nil"/>
            </w:tcBorders>
          </w:tcPr>
          <w:p w14:paraId="022FE600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ncreased risk of GER</w:t>
            </w:r>
          </w:p>
        </w:tc>
      </w:tr>
      <w:tr w:rsidR="000C5E19" w:rsidRPr="006E60CC" w14:paraId="764F8727" w14:textId="77777777" w:rsidTr="001B5711">
        <w:tc>
          <w:tcPr>
            <w:tcW w:w="1681" w:type="pct"/>
            <w:tcBorders>
              <w:top w:val="nil"/>
              <w:bottom w:val="nil"/>
            </w:tcBorders>
          </w:tcPr>
          <w:p w14:paraId="007E0E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or gastric hypomotility/dysmotility</w:t>
            </w:r>
          </w:p>
        </w:tc>
        <w:tc>
          <w:tcPr>
            <w:tcW w:w="1953" w:type="pct"/>
            <w:tcBorders>
              <w:top w:val="nil"/>
              <w:bottom w:val="nil"/>
            </w:tcBorders>
          </w:tcPr>
          <w:p w14:paraId="7EEEA91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Esophageal disorders associated with dysmotility, </w:t>
            </w:r>
            <w:r w:rsidRPr="006E60CC">
              <w:rPr>
                <w:rFonts w:ascii="Book Antiqua" w:hAnsi="Book Antiqua" w:cs="Times New Roman"/>
                <w:i/>
                <w:iCs/>
                <w:color w:val="000000"/>
                <w:shd w:val="clear" w:color="auto" w:fill="FFFFFF"/>
              </w:rPr>
              <w:t>e.g.</w:t>
            </w: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, esophageal atresia, achalasia, gastroparesis, cow’s milk protein allergy, Sleeping, decreased saliva secretion, supine position</w:t>
            </w:r>
          </w:p>
        </w:tc>
        <w:tc>
          <w:tcPr>
            <w:tcW w:w="1366" w:type="pct"/>
            <w:tcBorders>
              <w:top w:val="nil"/>
              <w:bottom w:val="nil"/>
            </w:tcBorders>
          </w:tcPr>
          <w:p w14:paraId="24DABB4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mpaired esophageal clearance of refluxate by peristalsis and/or production of neutralizing secretions</w:t>
            </w:r>
          </w:p>
        </w:tc>
      </w:tr>
      <w:tr w:rsidR="000C5E19" w:rsidRPr="006E60CC" w14:paraId="6B8AFD94" w14:textId="77777777" w:rsidTr="001B5711">
        <w:tc>
          <w:tcPr>
            <w:tcW w:w="1681" w:type="pct"/>
            <w:tcBorders>
              <w:top w:val="nil"/>
              <w:bottom w:val="nil"/>
            </w:tcBorders>
          </w:tcPr>
          <w:p w14:paraId="6400E6B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mucosal defect</w:t>
            </w:r>
          </w:p>
        </w:tc>
        <w:tc>
          <w:tcPr>
            <w:tcW w:w="1953" w:type="pct"/>
            <w:tcBorders>
              <w:top w:val="nil"/>
              <w:bottom w:val="nil"/>
            </w:tcBorders>
          </w:tcPr>
          <w:p w14:paraId="11A0DF5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osinophilic esophagitis, esophageal infection</w:t>
            </w:r>
          </w:p>
        </w:tc>
        <w:tc>
          <w:tcPr>
            <w:tcW w:w="1366" w:type="pct"/>
            <w:tcBorders>
              <w:top w:val="nil"/>
              <w:bottom w:val="nil"/>
            </w:tcBorders>
          </w:tcPr>
          <w:p w14:paraId="63A5D28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Impaired esophageal sensation</w:t>
            </w:r>
          </w:p>
        </w:tc>
      </w:tr>
      <w:tr w:rsidR="000C5E19" w:rsidRPr="006E60CC" w14:paraId="6C6E8AE3" w14:textId="77777777" w:rsidTr="001B5711">
        <w:tc>
          <w:tcPr>
            <w:tcW w:w="1681" w:type="pct"/>
            <w:tcBorders>
              <w:top w:val="nil"/>
              <w:bottom w:val="single" w:sz="4" w:space="0" w:color="auto"/>
            </w:tcBorders>
          </w:tcPr>
          <w:p w14:paraId="4E2F03D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UES dysfunction</w:t>
            </w:r>
          </w:p>
        </w:tc>
        <w:tc>
          <w:tcPr>
            <w:tcW w:w="1953" w:type="pct"/>
            <w:tcBorders>
              <w:top w:val="nil"/>
              <w:bottom w:val="single" w:sz="4" w:space="0" w:color="auto"/>
            </w:tcBorders>
          </w:tcPr>
          <w:p w14:paraId="7CB3FA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xtraesophageal or respiratory manifestations</w:t>
            </w:r>
          </w:p>
        </w:tc>
        <w:tc>
          <w:tcPr>
            <w:tcW w:w="1366" w:type="pct"/>
            <w:tcBorders>
              <w:top w:val="nil"/>
              <w:bottom w:val="single" w:sz="4" w:space="0" w:color="auto"/>
            </w:tcBorders>
          </w:tcPr>
          <w:p w14:paraId="1FA7337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ows refluxate to access airways</w:t>
            </w:r>
          </w:p>
        </w:tc>
      </w:tr>
    </w:tbl>
    <w:p w14:paraId="67D30FD0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t xml:space="preserve">GERD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 reflux disease; UES: Upper esophageal sphincter.</w:t>
      </w:r>
    </w:p>
    <w:p w14:paraId="27128764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0CE0BF3A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2514DAE1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2C1DB62B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>Table 2 The signs and symptoms of gastroesophageal reflux disease and alarm features of the most significant mimics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0"/>
        <w:gridCol w:w="2173"/>
        <w:gridCol w:w="3547"/>
      </w:tblGrid>
      <w:tr w:rsidR="000C5E19" w:rsidRPr="006E60CC" w14:paraId="185AEF7A" w14:textId="77777777" w:rsidTr="001B5711">
        <w:tc>
          <w:tcPr>
            <w:tcW w:w="1944" w:type="pct"/>
            <w:tcBorders>
              <w:top w:val="single" w:sz="4" w:space="0" w:color="auto"/>
              <w:bottom w:val="single" w:sz="4" w:space="0" w:color="auto"/>
            </w:tcBorders>
          </w:tcPr>
          <w:p w14:paraId="0AE24D9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 xml:space="preserve">Symptoms </w:t>
            </w:r>
          </w:p>
        </w:tc>
        <w:tc>
          <w:tcPr>
            <w:tcW w:w="1161" w:type="pct"/>
            <w:tcBorders>
              <w:top w:val="single" w:sz="4" w:space="0" w:color="auto"/>
              <w:bottom w:val="single" w:sz="4" w:space="0" w:color="auto"/>
            </w:tcBorders>
          </w:tcPr>
          <w:p w14:paraId="26C755A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Signs</w:t>
            </w:r>
          </w:p>
        </w:tc>
        <w:tc>
          <w:tcPr>
            <w:tcW w:w="1895" w:type="pct"/>
            <w:tcBorders>
              <w:top w:val="single" w:sz="4" w:space="0" w:color="auto"/>
              <w:bottom w:val="single" w:sz="4" w:space="0" w:color="auto"/>
            </w:tcBorders>
          </w:tcPr>
          <w:p w14:paraId="482D993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hd w:val="clear" w:color="auto" w:fill="FFFFFF"/>
              </w:rPr>
              <w:t>Red flags from other serious conditions that may underlie or mimic GERD</w:t>
            </w:r>
          </w:p>
        </w:tc>
      </w:tr>
      <w:tr w:rsidR="000C5E19" w:rsidRPr="006E60CC" w14:paraId="2B4CB66F" w14:textId="77777777" w:rsidTr="001B5711">
        <w:tc>
          <w:tcPr>
            <w:tcW w:w="1944" w:type="pct"/>
            <w:tcBorders>
              <w:top w:val="single" w:sz="4" w:space="0" w:color="auto"/>
            </w:tcBorders>
          </w:tcPr>
          <w:p w14:paraId="73A1ECC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  <w:tc>
          <w:tcPr>
            <w:tcW w:w="1161" w:type="pct"/>
            <w:tcBorders>
              <w:top w:val="single" w:sz="4" w:space="0" w:color="auto"/>
            </w:tcBorders>
          </w:tcPr>
          <w:p w14:paraId="2605060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  <w:tc>
          <w:tcPr>
            <w:tcW w:w="1895" w:type="pct"/>
            <w:tcBorders>
              <w:top w:val="single" w:sz="4" w:space="0" w:color="auto"/>
            </w:tcBorders>
          </w:tcPr>
          <w:p w14:paraId="29C5FB7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eneral</w:t>
            </w:r>
          </w:p>
        </w:tc>
      </w:tr>
      <w:tr w:rsidR="000C5E19" w:rsidRPr="006E60CC" w14:paraId="3051CF32" w14:textId="77777777" w:rsidTr="001B5711">
        <w:tc>
          <w:tcPr>
            <w:tcW w:w="1944" w:type="pct"/>
          </w:tcPr>
          <w:p w14:paraId="38FF8EA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lastRenderedPageBreak/>
              <w:t>Irritability</w:t>
            </w:r>
          </w:p>
        </w:tc>
        <w:tc>
          <w:tcPr>
            <w:tcW w:w="1161" w:type="pct"/>
          </w:tcPr>
          <w:p w14:paraId="3F0F62D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ental erosion, not dental caries (Figure 2)</w:t>
            </w:r>
          </w:p>
        </w:tc>
        <w:tc>
          <w:tcPr>
            <w:tcW w:w="1895" w:type="pct"/>
          </w:tcPr>
          <w:p w14:paraId="4C4FE6B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xcessive irritability</w:t>
            </w:r>
          </w:p>
        </w:tc>
      </w:tr>
      <w:tr w:rsidR="000C5E19" w:rsidRPr="006E60CC" w14:paraId="0F0CC2B2" w14:textId="77777777" w:rsidTr="001B5711">
        <w:tc>
          <w:tcPr>
            <w:tcW w:w="1944" w:type="pct"/>
          </w:tcPr>
          <w:p w14:paraId="4D86822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ailure to thrive</w:t>
            </w:r>
          </w:p>
        </w:tc>
        <w:tc>
          <w:tcPr>
            <w:tcW w:w="1161" w:type="pct"/>
          </w:tcPr>
          <w:p w14:paraId="3C3C464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nemia</w:t>
            </w:r>
          </w:p>
        </w:tc>
        <w:tc>
          <w:tcPr>
            <w:tcW w:w="1895" w:type="pct"/>
          </w:tcPr>
          <w:p w14:paraId="6F619E8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Weight loss</w:t>
            </w:r>
          </w:p>
        </w:tc>
      </w:tr>
      <w:tr w:rsidR="000C5E19" w:rsidRPr="006E60CC" w14:paraId="51C38EB5" w14:textId="77777777" w:rsidTr="001B5711">
        <w:tc>
          <w:tcPr>
            <w:tcW w:w="1944" w:type="pct"/>
          </w:tcPr>
          <w:p w14:paraId="7795EC1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eeding refusal</w:t>
            </w:r>
          </w:p>
        </w:tc>
        <w:tc>
          <w:tcPr>
            <w:tcW w:w="1161" w:type="pct"/>
          </w:tcPr>
          <w:p w14:paraId="4D9049B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3368AD0D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Fever</w:t>
            </w:r>
          </w:p>
        </w:tc>
      </w:tr>
      <w:tr w:rsidR="000C5E19" w:rsidRPr="006E60CC" w14:paraId="2D0AD1CB" w14:textId="77777777" w:rsidTr="001B5711">
        <w:tc>
          <w:tcPr>
            <w:tcW w:w="1944" w:type="pct"/>
          </w:tcPr>
          <w:p w14:paraId="56469E6D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andifer syndrome</w:t>
            </w:r>
          </w:p>
        </w:tc>
        <w:tc>
          <w:tcPr>
            <w:tcW w:w="1161" w:type="pct"/>
          </w:tcPr>
          <w:p w14:paraId="6E38B24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101C6992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Lethargy</w:t>
            </w:r>
          </w:p>
        </w:tc>
      </w:tr>
      <w:tr w:rsidR="000C5E19" w:rsidRPr="006E60CC" w14:paraId="6CCA7304" w14:textId="77777777" w:rsidTr="001B5711">
        <w:tc>
          <w:tcPr>
            <w:tcW w:w="1944" w:type="pct"/>
          </w:tcPr>
          <w:p w14:paraId="131F24B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astrointestinal</w:t>
            </w:r>
          </w:p>
        </w:tc>
        <w:tc>
          <w:tcPr>
            <w:tcW w:w="1161" w:type="pct"/>
          </w:tcPr>
          <w:p w14:paraId="2CD0AE1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astrointestinal</w:t>
            </w:r>
          </w:p>
        </w:tc>
        <w:tc>
          <w:tcPr>
            <w:tcW w:w="1895" w:type="pct"/>
          </w:tcPr>
          <w:p w14:paraId="5CB37CE0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Gastrointestinal</w:t>
            </w:r>
          </w:p>
        </w:tc>
      </w:tr>
      <w:tr w:rsidR="000C5E19" w:rsidRPr="006E60CC" w14:paraId="7B547AB7" w14:textId="77777777" w:rsidTr="001B5711">
        <w:tc>
          <w:tcPr>
            <w:tcW w:w="1944" w:type="pct"/>
          </w:tcPr>
          <w:p w14:paraId="2DAB51E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regurgitation</w:t>
            </w:r>
          </w:p>
        </w:tc>
        <w:tc>
          <w:tcPr>
            <w:tcW w:w="1161" w:type="pct"/>
          </w:tcPr>
          <w:p w14:paraId="2071985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Esophagitis </w:t>
            </w:r>
          </w:p>
        </w:tc>
        <w:tc>
          <w:tcPr>
            <w:tcW w:w="1895" w:type="pct"/>
          </w:tcPr>
          <w:p w14:paraId="40EDBC1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Onset of regurgitation at &gt; 6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o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of age</w:t>
            </w:r>
          </w:p>
        </w:tc>
      </w:tr>
      <w:tr w:rsidR="000C5E19" w:rsidRPr="006E60CC" w14:paraId="6AEF4183" w14:textId="77777777" w:rsidTr="001B5711">
        <w:tc>
          <w:tcPr>
            <w:tcW w:w="1944" w:type="pct"/>
          </w:tcPr>
          <w:p w14:paraId="72F4B49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vomiting</w:t>
            </w:r>
          </w:p>
        </w:tc>
        <w:tc>
          <w:tcPr>
            <w:tcW w:w="1161" w:type="pct"/>
          </w:tcPr>
          <w:p w14:paraId="30C002B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phageal stricture</w:t>
            </w:r>
          </w:p>
        </w:tc>
        <w:tc>
          <w:tcPr>
            <w:tcW w:w="1895" w:type="pct"/>
          </w:tcPr>
          <w:p w14:paraId="5134A01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Persistent or progressive regurgitation at &gt; 1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of age</w:t>
            </w:r>
          </w:p>
        </w:tc>
      </w:tr>
      <w:tr w:rsidR="000C5E19" w:rsidRPr="006E60CC" w14:paraId="4EC72ECF" w14:textId="77777777" w:rsidTr="001B5711">
        <w:tc>
          <w:tcPr>
            <w:tcW w:w="1944" w:type="pct"/>
          </w:tcPr>
          <w:p w14:paraId="77B13BA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eartburn</w:t>
            </w:r>
          </w:p>
        </w:tc>
        <w:tc>
          <w:tcPr>
            <w:tcW w:w="1161" w:type="pct"/>
          </w:tcPr>
          <w:p w14:paraId="654A08E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Barrett esophagus</w:t>
            </w:r>
          </w:p>
        </w:tc>
        <w:tc>
          <w:tcPr>
            <w:tcW w:w="1895" w:type="pct"/>
          </w:tcPr>
          <w:p w14:paraId="644539C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Vomiting: Persistent forceful, nocturnal, bilious vomiting</w:t>
            </w:r>
          </w:p>
        </w:tc>
      </w:tr>
      <w:tr w:rsidR="000C5E19" w:rsidRPr="006E60CC" w14:paraId="39439D59" w14:textId="77777777" w:rsidTr="001B5711">
        <w:tc>
          <w:tcPr>
            <w:tcW w:w="1944" w:type="pct"/>
          </w:tcPr>
          <w:p w14:paraId="4A5BA40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ysphagia/odynophagia</w:t>
            </w:r>
          </w:p>
        </w:tc>
        <w:tc>
          <w:tcPr>
            <w:tcW w:w="1161" w:type="pct"/>
          </w:tcPr>
          <w:p w14:paraId="38B0587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603DADD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ematemesis</w:t>
            </w:r>
          </w:p>
        </w:tc>
      </w:tr>
      <w:tr w:rsidR="000C5E19" w:rsidRPr="006E60CC" w14:paraId="79B65596" w14:textId="77777777" w:rsidTr="001B5711">
        <w:tc>
          <w:tcPr>
            <w:tcW w:w="1944" w:type="pct"/>
          </w:tcPr>
          <w:p w14:paraId="71F843A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pigastric pain</w:t>
            </w:r>
          </w:p>
        </w:tc>
        <w:tc>
          <w:tcPr>
            <w:tcW w:w="1161" w:type="pct"/>
          </w:tcPr>
          <w:p w14:paraId="5C488C8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6644D54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arked abdominal distension</w:t>
            </w:r>
          </w:p>
        </w:tc>
      </w:tr>
      <w:tr w:rsidR="000C5E19" w:rsidRPr="006E60CC" w14:paraId="7A96F2F3" w14:textId="77777777" w:rsidTr="001B5711">
        <w:tc>
          <w:tcPr>
            <w:tcW w:w="1944" w:type="pct"/>
          </w:tcPr>
          <w:p w14:paraId="62FE4B0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irway</w:t>
            </w:r>
          </w:p>
        </w:tc>
        <w:tc>
          <w:tcPr>
            <w:tcW w:w="1161" w:type="pct"/>
          </w:tcPr>
          <w:p w14:paraId="50926A1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irway</w:t>
            </w:r>
          </w:p>
        </w:tc>
        <w:tc>
          <w:tcPr>
            <w:tcW w:w="1895" w:type="pct"/>
          </w:tcPr>
          <w:p w14:paraId="1BFE01C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Neurological</w:t>
            </w:r>
          </w:p>
        </w:tc>
      </w:tr>
      <w:tr w:rsidR="000C5E19" w:rsidRPr="006E60CC" w14:paraId="12234004" w14:textId="77777777" w:rsidTr="001B5711">
        <w:tc>
          <w:tcPr>
            <w:tcW w:w="1944" w:type="pct"/>
          </w:tcPr>
          <w:p w14:paraId="0BF3554F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ifficult to treat wheezing</w:t>
            </w:r>
          </w:p>
        </w:tc>
        <w:tc>
          <w:tcPr>
            <w:tcW w:w="1161" w:type="pct"/>
          </w:tcPr>
          <w:p w14:paraId="111C631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pnea</w:t>
            </w:r>
          </w:p>
        </w:tc>
        <w:tc>
          <w:tcPr>
            <w:tcW w:w="1895" w:type="pct"/>
          </w:tcPr>
          <w:p w14:paraId="0911FCFE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Bulging fontanelle</w:t>
            </w:r>
          </w:p>
        </w:tc>
      </w:tr>
      <w:tr w:rsidR="000C5E19" w:rsidRPr="006E60CC" w14:paraId="0C50DEE8" w14:textId="77777777" w:rsidTr="001B5711">
        <w:tc>
          <w:tcPr>
            <w:tcW w:w="1944" w:type="pct"/>
          </w:tcPr>
          <w:p w14:paraId="6D5BA59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Unexplained stridor</w:t>
            </w:r>
          </w:p>
        </w:tc>
        <w:tc>
          <w:tcPr>
            <w:tcW w:w="1161" w:type="pct"/>
          </w:tcPr>
          <w:p w14:paraId="6FEC0D95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pneumonia</w:t>
            </w:r>
          </w:p>
        </w:tc>
        <w:tc>
          <w:tcPr>
            <w:tcW w:w="1895" w:type="pct"/>
          </w:tcPr>
          <w:p w14:paraId="4DD1FFD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Seizure</w:t>
            </w:r>
          </w:p>
        </w:tc>
      </w:tr>
      <w:tr w:rsidR="000C5E19" w:rsidRPr="006E60CC" w14:paraId="6E1C84E7" w14:textId="77777777" w:rsidTr="001B5711">
        <w:tc>
          <w:tcPr>
            <w:tcW w:w="1944" w:type="pct"/>
          </w:tcPr>
          <w:p w14:paraId="1584312B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Chronic cough</w:t>
            </w:r>
          </w:p>
        </w:tc>
        <w:tc>
          <w:tcPr>
            <w:tcW w:w="1161" w:type="pct"/>
          </w:tcPr>
          <w:p w14:paraId="0B5EEBA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Recurrent otitis media</w:t>
            </w:r>
          </w:p>
        </w:tc>
        <w:tc>
          <w:tcPr>
            <w:tcW w:w="1895" w:type="pct"/>
          </w:tcPr>
          <w:p w14:paraId="538345E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acro/microcephaly</w:t>
            </w:r>
          </w:p>
        </w:tc>
      </w:tr>
      <w:tr w:rsidR="000C5E19" w:rsidRPr="006E60CC" w14:paraId="235E4330" w14:textId="77777777" w:rsidTr="001B5711">
        <w:tc>
          <w:tcPr>
            <w:tcW w:w="1944" w:type="pct"/>
          </w:tcPr>
          <w:p w14:paraId="57238CA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Hoarseness of voice</w:t>
            </w:r>
          </w:p>
        </w:tc>
        <w:tc>
          <w:tcPr>
            <w:tcW w:w="1161" w:type="pct"/>
          </w:tcPr>
          <w:p w14:paraId="09D7AA8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</w:tcPr>
          <w:p w14:paraId="31B5B7F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Neurology abnormalities</w:t>
            </w:r>
          </w:p>
        </w:tc>
      </w:tr>
      <w:tr w:rsidR="000C5E19" w:rsidRPr="006E60CC" w14:paraId="0F26CBBF" w14:textId="77777777" w:rsidTr="001B5711">
        <w:tc>
          <w:tcPr>
            <w:tcW w:w="1944" w:type="pct"/>
            <w:tcBorders>
              <w:bottom w:val="single" w:sz="4" w:space="0" w:color="auto"/>
            </w:tcBorders>
          </w:tcPr>
          <w:p w14:paraId="7244497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161" w:type="pct"/>
            <w:tcBorders>
              <w:bottom w:val="single" w:sz="4" w:space="0" w:color="auto"/>
            </w:tcBorders>
          </w:tcPr>
          <w:p w14:paraId="40C39A4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</w:p>
        </w:tc>
        <w:tc>
          <w:tcPr>
            <w:tcW w:w="1895" w:type="pct"/>
            <w:tcBorders>
              <w:bottom w:val="single" w:sz="4" w:space="0" w:color="auto"/>
            </w:tcBorders>
          </w:tcPr>
          <w:p w14:paraId="2B0237E3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Papilledema</w:t>
            </w:r>
          </w:p>
        </w:tc>
      </w:tr>
    </w:tbl>
    <w:p w14:paraId="5E630E6A" w14:textId="77777777" w:rsidR="000C5E19" w:rsidRPr="006E60CC" w:rsidRDefault="000C5E19" w:rsidP="006E60CC">
      <w:pPr>
        <w:spacing w:line="360" w:lineRule="auto"/>
        <w:jc w:val="both"/>
        <w:rPr>
          <w:rFonts w:ascii="Book Antiqua" w:eastAsia="Book Antiqua" w:hAnsi="Book Antiqua" w:cs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t xml:space="preserve">GERD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Gastroesophageal reflux disease.</w:t>
      </w:r>
    </w:p>
    <w:p w14:paraId="192CE2E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6A09B56C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1181D398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3C9F1C26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3F07C4E8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lastRenderedPageBreak/>
        <w:t>Table 3 Updated version of the Cow Milk Symptom Score using to evaluate children suspected cow’s milk protein allergy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3"/>
        <w:gridCol w:w="5751"/>
        <w:gridCol w:w="816"/>
      </w:tblGrid>
      <w:tr w:rsidR="000C5E19" w:rsidRPr="006E60CC" w14:paraId="04D987B9" w14:textId="77777777" w:rsidTr="001B5711">
        <w:tc>
          <w:tcPr>
            <w:tcW w:w="1492" w:type="pct"/>
            <w:tcBorders>
              <w:top w:val="single" w:sz="4" w:space="0" w:color="auto"/>
              <w:bottom w:val="single" w:sz="4" w:space="0" w:color="auto"/>
            </w:tcBorders>
          </w:tcPr>
          <w:p w14:paraId="2819CFB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Symptom</w:t>
            </w:r>
          </w:p>
        </w:tc>
        <w:tc>
          <w:tcPr>
            <w:tcW w:w="3072" w:type="pct"/>
            <w:tcBorders>
              <w:top w:val="single" w:sz="4" w:space="0" w:color="auto"/>
              <w:bottom w:val="single" w:sz="4" w:space="0" w:color="auto"/>
            </w:tcBorders>
          </w:tcPr>
          <w:p w14:paraId="0142C5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Characteristics and frequency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798F2DB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6E60CC">
              <w:rPr>
                <w:rFonts w:ascii="Book Antiqua" w:hAnsi="Book Antiqua" w:cs="Times New Roman"/>
                <w:b/>
                <w:bCs/>
              </w:rPr>
              <w:t>Score</w:t>
            </w:r>
          </w:p>
        </w:tc>
      </w:tr>
      <w:tr w:rsidR="000C5E19" w:rsidRPr="006E60CC" w14:paraId="3C589CA3" w14:textId="77777777" w:rsidTr="001B5711">
        <w:tc>
          <w:tcPr>
            <w:tcW w:w="1492" w:type="pct"/>
            <w:vMerge w:val="restart"/>
            <w:tcBorders>
              <w:top w:val="single" w:sz="4" w:space="0" w:color="auto"/>
            </w:tcBorders>
          </w:tcPr>
          <w:p w14:paraId="283872B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 xml:space="preserve">Crying assessed by parents and without any obvious cause ≥ 1 </w:t>
            </w:r>
            <w:proofErr w:type="spellStart"/>
            <w:r w:rsidRPr="006E60CC">
              <w:rPr>
                <w:rFonts w:ascii="Book Antiqua" w:hAnsi="Book Antiqua" w:cs="Times New Roman"/>
              </w:rPr>
              <w:t>wk</w:t>
            </w:r>
            <w:proofErr w:type="spellEnd"/>
            <w:r w:rsidRPr="006E60CC">
              <w:rPr>
                <w:rFonts w:ascii="Book Antiqua" w:hAnsi="Book Antiqua" w:cs="Times New Roman"/>
              </w:rPr>
              <w:t>, and not related to infection</w:t>
            </w:r>
          </w:p>
        </w:tc>
        <w:tc>
          <w:tcPr>
            <w:tcW w:w="3072" w:type="pct"/>
            <w:tcBorders>
              <w:top w:val="single" w:sz="4" w:space="0" w:color="auto"/>
            </w:tcBorders>
          </w:tcPr>
          <w:p w14:paraId="18968EC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≤ 1 h/d</w:t>
            </w: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62F06B7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17F66AD7" w14:textId="77777777" w:rsidTr="001B5711">
        <w:tc>
          <w:tcPr>
            <w:tcW w:w="1492" w:type="pct"/>
            <w:vMerge/>
          </w:tcPr>
          <w:p w14:paraId="2E7DE73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F1C063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.0-1.5 h/d</w:t>
            </w:r>
          </w:p>
        </w:tc>
        <w:tc>
          <w:tcPr>
            <w:tcW w:w="436" w:type="pct"/>
          </w:tcPr>
          <w:p w14:paraId="61265E2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7999B5C7" w14:textId="77777777" w:rsidTr="001B5711">
        <w:tc>
          <w:tcPr>
            <w:tcW w:w="1492" w:type="pct"/>
            <w:vMerge/>
          </w:tcPr>
          <w:p w14:paraId="636D72D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78DAF5B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.5-2.0 h/d</w:t>
            </w:r>
          </w:p>
        </w:tc>
        <w:tc>
          <w:tcPr>
            <w:tcW w:w="436" w:type="pct"/>
          </w:tcPr>
          <w:p w14:paraId="03128C3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27DCABF1" w14:textId="77777777" w:rsidTr="001B5711">
        <w:tc>
          <w:tcPr>
            <w:tcW w:w="1492" w:type="pct"/>
            <w:vMerge/>
          </w:tcPr>
          <w:p w14:paraId="18DF7C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0A6A05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-3 h/d</w:t>
            </w:r>
          </w:p>
        </w:tc>
        <w:tc>
          <w:tcPr>
            <w:tcW w:w="436" w:type="pct"/>
          </w:tcPr>
          <w:p w14:paraId="2362FEF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  <w:tr w:rsidR="000C5E19" w:rsidRPr="006E60CC" w14:paraId="48183A77" w14:textId="77777777" w:rsidTr="001B5711">
        <w:tc>
          <w:tcPr>
            <w:tcW w:w="1492" w:type="pct"/>
            <w:vMerge/>
          </w:tcPr>
          <w:p w14:paraId="57BCFE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876158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-4 h/d</w:t>
            </w:r>
          </w:p>
        </w:tc>
        <w:tc>
          <w:tcPr>
            <w:tcW w:w="436" w:type="pct"/>
          </w:tcPr>
          <w:p w14:paraId="35242E7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7DB40B4A" w14:textId="77777777" w:rsidTr="001B5711">
        <w:tc>
          <w:tcPr>
            <w:tcW w:w="1492" w:type="pct"/>
            <w:vMerge/>
          </w:tcPr>
          <w:p w14:paraId="6487C4E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47993A9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-5 h/d</w:t>
            </w:r>
          </w:p>
        </w:tc>
        <w:tc>
          <w:tcPr>
            <w:tcW w:w="436" w:type="pct"/>
          </w:tcPr>
          <w:p w14:paraId="5C6A866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5</w:t>
            </w:r>
          </w:p>
        </w:tc>
      </w:tr>
      <w:tr w:rsidR="000C5E19" w:rsidRPr="006E60CC" w14:paraId="3956B89D" w14:textId="77777777" w:rsidTr="001B5711">
        <w:tc>
          <w:tcPr>
            <w:tcW w:w="1492" w:type="pct"/>
            <w:vMerge/>
          </w:tcPr>
          <w:p w14:paraId="7F22143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96E3F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≥ 5 h/d</w:t>
            </w:r>
          </w:p>
        </w:tc>
        <w:tc>
          <w:tcPr>
            <w:tcW w:w="436" w:type="pct"/>
          </w:tcPr>
          <w:p w14:paraId="75758AB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4E2D47C1" w14:textId="77777777" w:rsidTr="001B5711">
        <w:tc>
          <w:tcPr>
            <w:tcW w:w="1492" w:type="pct"/>
            <w:vMerge w:val="restart"/>
          </w:tcPr>
          <w:p w14:paraId="4EF532E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 xml:space="preserve">Regurgitation ≥ 1 </w:t>
            </w:r>
            <w:proofErr w:type="spellStart"/>
            <w:r w:rsidRPr="006E60CC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3072" w:type="pct"/>
          </w:tcPr>
          <w:p w14:paraId="2FADC56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0-2 episodes/d</w:t>
            </w:r>
          </w:p>
        </w:tc>
        <w:tc>
          <w:tcPr>
            <w:tcW w:w="436" w:type="pct"/>
          </w:tcPr>
          <w:p w14:paraId="387A7D7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5BB4EE02" w14:textId="77777777" w:rsidTr="001B5711">
        <w:tc>
          <w:tcPr>
            <w:tcW w:w="1492" w:type="pct"/>
            <w:vMerge/>
          </w:tcPr>
          <w:p w14:paraId="3A26900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747133D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-5 episodes (volume &lt; 5 mL)/d</w:t>
            </w:r>
          </w:p>
        </w:tc>
        <w:tc>
          <w:tcPr>
            <w:tcW w:w="436" w:type="pct"/>
          </w:tcPr>
          <w:p w14:paraId="35DF89C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15BA19B7" w14:textId="77777777" w:rsidTr="001B5711">
        <w:tc>
          <w:tcPr>
            <w:tcW w:w="1492" w:type="pct"/>
            <w:vMerge/>
          </w:tcPr>
          <w:p w14:paraId="471B995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8D69DE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&gt; 5 episodes of volume &gt; 5 mL</w:t>
            </w:r>
          </w:p>
        </w:tc>
        <w:tc>
          <w:tcPr>
            <w:tcW w:w="436" w:type="pct"/>
          </w:tcPr>
          <w:p w14:paraId="2C74BE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1A62B89C" w14:textId="77777777" w:rsidTr="001B5711">
        <w:tc>
          <w:tcPr>
            <w:tcW w:w="1492" w:type="pct"/>
            <w:vMerge/>
          </w:tcPr>
          <w:p w14:paraId="1F794B3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B47264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&gt; 5 episodes (volume &lt; 50% of feeds)/d</w:t>
            </w:r>
          </w:p>
        </w:tc>
        <w:tc>
          <w:tcPr>
            <w:tcW w:w="436" w:type="pct"/>
          </w:tcPr>
          <w:p w14:paraId="4393DBC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  <w:tr w:rsidR="000C5E19" w:rsidRPr="006E60CC" w14:paraId="22E8BEAB" w14:textId="77777777" w:rsidTr="001B5711">
        <w:tc>
          <w:tcPr>
            <w:tcW w:w="1492" w:type="pct"/>
            <w:vMerge/>
          </w:tcPr>
          <w:p w14:paraId="5850FA4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59F870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mall volume and happens &gt; 30 min after each feed</w:t>
            </w:r>
          </w:p>
        </w:tc>
        <w:tc>
          <w:tcPr>
            <w:tcW w:w="436" w:type="pct"/>
          </w:tcPr>
          <w:p w14:paraId="440C320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2505F0FE" w14:textId="77777777" w:rsidTr="001B5711">
        <w:tc>
          <w:tcPr>
            <w:tcW w:w="1492" w:type="pct"/>
            <w:vMerge/>
          </w:tcPr>
          <w:p w14:paraId="55E7647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905E18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gurgitation of ≥ 50% volume of a feed in ≥ 50% of total feeds</w:t>
            </w:r>
          </w:p>
        </w:tc>
        <w:tc>
          <w:tcPr>
            <w:tcW w:w="436" w:type="pct"/>
          </w:tcPr>
          <w:p w14:paraId="61A8D52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5</w:t>
            </w:r>
          </w:p>
        </w:tc>
      </w:tr>
      <w:tr w:rsidR="000C5E19" w:rsidRPr="006E60CC" w14:paraId="1BF48FAE" w14:textId="77777777" w:rsidTr="001B5711">
        <w:tc>
          <w:tcPr>
            <w:tcW w:w="1492" w:type="pct"/>
            <w:vMerge/>
          </w:tcPr>
          <w:p w14:paraId="6FFB001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B40291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gurgitation of the complete feed after each feeding</w:t>
            </w:r>
          </w:p>
        </w:tc>
        <w:tc>
          <w:tcPr>
            <w:tcW w:w="436" w:type="pct"/>
          </w:tcPr>
          <w:p w14:paraId="3774EEA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443F2373" w14:textId="77777777" w:rsidTr="001B5711">
        <w:tc>
          <w:tcPr>
            <w:tcW w:w="1492" w:type="pct"/>
            <w:vMerge w:val="restart"/>
          </w:tcPr>
          <w:p w14:paraId="1038C83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 xml:space="preserve">Stool: Brussels Infant and Toddlers Stool Scale (BITSS); no change ≥ 1 </w:t>
            </w:r>
            <w:proofErr w:type="spellStart"/>
            <w:r w:rsidRPr="006E60CC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3072" w:type="pct"/>
          </w:tcPr>
          <w:p w14:paraId="6D660D8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Hard stools</w:t>
            </w:r>
          </w:p>
        </w:tc>
        <w:tc>
          <w:tcPr>
            <w:tcW w:w="436" w:type="pct"/>
          </w:tcPr>
          <w:p w14:paraId="7F2186D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23B2EB80" w14:textId="77777777" w:rsidTr="001B5711">
        <w:tc>
          <w:tcPr>
            <w:tcW w:w="1492" w:type="pct"/>
            <w:vMerge/>
          </w:tcPr>
          <w:p w14:paraId="453FCCE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BA51A8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Formed stools</w:t>
            </w:r>
          </w:p>
        </w:tc>
        <w:tc>
          <w:tcPr>
            <w:tcW w:w="436" w:type="pct"/>
          </w:tcPr>
          <w:p w14:paraId="47F8827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018F6C10" w14:textId="77777777" w:rsidTr="001B5711">
        <w:tc>
          <w:tcPr>
            <w:tcW w:w="1492" w:type="pct"/>
            <w:vMerge/>
          </w:tcPr>
          <w:p w14:paraId="22014B2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26AD76E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Loose stools not related to infection</w:t>
            </w:r>
          </w:p>
        </w:tc>
        <w:tc>
          <w:tcPr>
            <w:tcW w:w="436" w:type="pct"/>
          </w:tcPr>
          <w:p w14:paraId="67B7644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4</w:t>
            </w:r>
          </w:p>
        </w:tc>
      </w:tr>
      <w:tr w:rsidR="000C5E19" w:rsidRPr="006E60CC" w14:paraId="70263189" w14:textId="77777777" w:rsidTr="001B5711">
        <w:tc>
          <w:tcPr>
            <w:tcW w:w="1492" w:type="pct"/>
            <w:vMerge/>
          </w:tcPr>
          <w:p w14:paraId="76315AF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5E7C3FB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Watery stools not related to infection</w:t>
            </w:r>
          </w:p>
        </w:tc>
        <w:tc>
          <w:tcPr>
            <w:tcW w:w="436" w:type="pct"/>
          </w:tcPr>
          <w:p w14:paraId="5FA5A13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6</w:t>
            </w:r>
          </w:p>
        </w:tc>
      </w:tr>
      <w:tr w:rsidR="000C5E19" w:rsidRPr="006E60CC" w14:paraId="08C0021E" w14:textId="77777777" w:rsidTr="001B5711">
        <w:tc>
          <w:tcPr>
            <w:tcW w:w="1492" w:type="pct"/>
            <w:vMerge w:val="restart"/>
          </w:tcPr>
          <w:p w14:paraId="0447595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kin symptoms that not related to infection</w:t>
            </w:r>
          </w:p>
        </w:tc>
        <w:tc>
          <w:tcPr>
            <w:tcW w:w="3072" w:type="pct"/>
          </w:tcPr>
          <w:p w14:paraId="403A5EB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Atopic eczema ≥ 1/</w:t>
            </w:r>
            <w:proofErr w:type="spellStart"/>
            <w:r w:rsidRPr="006E60CC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436" w:type="pct"/>
          </w:tcPr>
          <w:p w14:paraId="1A4FF6E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0C5E19" w:rsidRPr="006E60CC" w14:paraId="1124EA87" w14:textId="77777777" w:rsidTr="001B5711">
        <w:tc>
          <w:tcPr>
            <w:tcW w:w="1492" w:type="pct"/>
            <w:vMerge/>
          </w:tcPr>
          <w:p w14:paraId="491DF89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1DD67B7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Absent</w:t>
            </w:r>
          </w:p>
        </w:tc>
        <w:tc>
          <w:tcPr>
            <w:tcW w:w="436" w:type="pct"/>
          </w:tcPr>
          <w:p w14:paraId="484B70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0</w:t>
            </w:r>
          </w:p>
        </w:tc>
      </w:tr>
      <w:tr w:rsidR="000C5E19" w:rsidRPr="006E60CC" w14:paraId="70514BBE" w14:textId="77777777" w:rsidTr="001B5711">
        <w:tc>
          <w:tcPr>
            <w:tcW w:w="1492" w:type="pct"/>
            <w:vMerge/>
          </w:tcPr>
          <w:p w14:paraId="50460A3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2A02E3A2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Mild</w:t>
            </w:r>
          </w:p>
        </w:tc>
        <w:tc>
          <w:tcPr>
            <w:tcW w:w="436" w:type="pct"/>
          </w:tcPr>
          <w:p w14:paraId="4BE376C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1</w:t>
            </w:r>
          </w:p>
        </w:tc>
      </w:tr>
      <w:tr w:rsidR="000C5E19" w:rsidRPr="006E60CC" w14:paraId="02F65799" w14:textId="77777777" w:rsidTr="001B5711">
        <w:tc>
          <w:tcPr>
            <w:tcW w:w="1492" w:type="pct"/>
            <w:vMerge/>
          </w:tcPr>
          <w:p w14:paraId="79D3BDD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4B26F13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Moderate</w:t>
            </w:r>
          </w:p>
        </w:tc>
        <w:tc>
          <w:tcPr>
            <w:tcW w:w="436" w:type="pct"/>
          </w:tcPr>
          <w:p w14:paraId="2FFFCA0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2</w:t>
            </w:r>
          </w:p>
        </w:tc>
      </w:tr>
      <w:tr w:rsidR="000C5E19" w:rsidRPr="006E60CC" w14:paraId="54C214E8" w14:textId="77777777" w:rsidTr="001B5711">
        <w:tc>
          <w:tcPr>
            <w:tcW w:w="1492" w:type="pct"/>
            <w:vMerge/>
          </w:tcPr>
          <w:p w14:paraId="3F8B2F0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5997B3A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 w:cs="Times New Roman"/>
              </w:rPr>
              <w:t>Severe</w:t>
            </w:r>
          </w:p>
        </w:tc>
        <w:tc>
          <w:tcPr>
            <w:tcW w:w="436" w:type="pct"/>
          </w:tcPr>
          <w:p w14:paraId="2BD2E5A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6E60CC">
              <w:rPr>
                <w:rFonts w:ascii="Book Antiqua" w:hAnsi="Book Antiqua"/>
              </w:rPr>
              <w:t>3</w:t>
            </w:r>
          </w:p>
        </w:tc>
      </w:tr>
      <w:tr w:rsidR="000C5E19" w:rsidRPr="006E60CC" w14:paraId="445F6F4B" w14:textId="77777777" w:rsidTr="001B5711">
        <w:tc>
          <w:tcPr>
            <w:tcW w:w="1492" w:type="pct"/>
            <w:vMerge/>
          </w:tcPr>
          <w:p w14:paraId="34A8FA2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5192476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Acute urticaria/angioedema that directly related to cow’s milk</w:t>
            </w:r>
          </w:p>
        </w:tc>
        <w:tc>
          <w:tcPr>
            <w:tcW w:w="436" w:type="pct"/>
          </w:tcPr>
          <w:p w14:paraId="73CAC11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C5E19" w:rsidRPr="006E60CC" w14:paraId="72066F8A" w14:textId="77777777" w:rsidTr="001B5711">
        <w:tc>
          <w:tcPr>
            <w:tcW w:w="1492" w:type="pct"/>
            <w:vMerge/>
          </w:tcPr>
          <w:p w14:paraId="1C3D708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072" w:type="pct"/>
          </w:tcPr>
          <w:p w14:paraId="7C12D48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436" w:type="pct"/>
          </w:tcPr>
          <w:p w14:paraId="7970A8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5F3133EE" w14:textId="77777777" w:rsidTr="001B5711">
        <w:tc>
          <w:tcPr>
            <w:tcW w:w="1492" w:type="pct"/>
            <w:vMerge/>
          </w:tcPr>
          <w:p w14:paraId="7BF1FE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0DB7172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Yes</w:t>
            </w:r>
          </w:p>
        </w:tc>
        <w:tc>
          <w:tcPr>
            <w:tcW w:w="436" w:type="pct"/>
          </w:tcPr>
          <w:p w14:paraId="44006BB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2D3BD199" w14:textId="77777777" w:rsidTr="001B5711">
        <w:tc>
          <w:tcPr>
            <w:tcW w:w="1492" w:type="pct"/>
            <w:vMerge w:val="restart"/>
            <w:tcBorders>
              <w:bottom w:val="single" w:sz="4" w:space="0" w:color="auto"/>
            </w:tcBorders>
          </w:tcPr>
          <w:p w14:paraId="7DA2133D" w14:textId="17C88F0F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Respiratory symptoms not related to infection</w:t>
            </w:r>
            <w:r w:rsidR="006F1933">
              <w:rPr>
                <w:rFonts w:ascii="Book Antiqua" w:hAnsi="Book Antiqua" w:cs="Times New Roman"/>
              </w:rPr>
              <w:t xml:space="preserve">  </w:t>
            </w:r>
            <w:r w:rsidRPr="006E60CC">
              <w:rPr>
                <w:rFonts w:ascii="Book Antiqua" w:hAnsi="Book Antiqua" w:cs="Times New Roman"/>
              </w:rPr>
              <w:t xml:space="preserve"> ≥ 1 </w:t>
            </w:r>
            <w:proofErr w:type="spellStart"/>
            <w:r w:rsidRPr="006E60CC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3072" w:type="pct"/>
          </w:tcPr>
          <w:p w14:paraId="4DC90CE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No respiratory symptoms</w:t>
            </w:r>
          </w:p>
        </w:tc>
        <w:tc>
          <w:tcPr>
            <w:tcW w:w="436" w:type="pct"/>
          </w:tcPr>
          <w:p w14:paraId="35021D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0</w:t>
            </w:r>
          </w:p>
        </w:tc>
      </w:tr>
      <w:tr w:rsidR="000C5E19" w:rsidRPr="006E60CC" w14:paraId="39B57792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6AE4B0AC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625AAB5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light symptoms</w:t>
            </w:r>
          </w:p>
        </w:tc>
        <w:tc>
          <w:tcPr>
            <w:tcW w:w="436" w:type="pct"/>
          </w:tcPr>
          <w:p w14:paraId="4B6D432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1</w:t>
            </w:r>
          </w:p>
        </w:tc>
      </w:tr>
      <w:tr w:rsidR="000C5E19" w:rsidRPr="006E60CC" w14:paraId="0B509F1E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01B8FE6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</w:tcPr>
          <w:p w14:paraId="31053BA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Mild symptoms</w:t>
            </w:r>
          </w:p>
        </w:tc>
        <w:tc>
          <w:tcPr>
            <w:tcW w:w="436" w:type="pct"/>
          </w:tcPr>
          <w:p w14:paraId="30CEDF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2</w:t>
            </w:r>
          </w:p>
        </w:tc>
      </w:tr>
      <w:tr w:rsidR="000C5E19" w:rsidRPr="006E60CC" w14:paraId="6B5A0F60" w14:textId="77777777" w:rsidTr="001B5711">
        <w:tc>
          <w:tcPr>
            <w:tcW w:w="1492" w:type="pct"/>
            <w:vMerge/>
            <w:tcBorders>
              <w:bottom w:val="single" w:sz="4" w:space="0" w:color="auto"/>
            </w:tcBorders>
          </w:tcPr>
          <w:p w14:paraId="2EF4F2C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072" w:type="pct"/>
            <w:tcBorders>
              <w:bottom w:val="single" w:sz="4" w:space="0" w:color="auto"/>
            </w:tcBorders>
          </w:tcPr>
          <w:p w14:paraId="06119A1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Severe symptoms</w:t>
            </w:r>
          </w:p>
        </w:tc>
        <w:tc>
          <w:tcPr>
            <w:tcW w:w="436" w:type="pct"/>
            <w:tcBorders>
              <w:bottom w:val="single" w:sz="4" w:space="0" w:color="auto"/>
            </w:tcBorders>
          </w:tcPr>
          <w:p w14:paraId="6C509B1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6E60CC">
              <w:rPr>
                <w:rFonts w:ascii="Book Antiqua" w:hAnsi="Book Antiqua" w:cs="Times New Roman"/>
              </w:rPr>
              <w:t>3</w:t>
            </w:r>
          </w:p>
        </w:tc>
      </w:tr>
    </w:tbl>
    <w:p w14:paraId="790CD03B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7B9D591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5E70030D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</w:p>
    <w:p w14:paraId="0A31E404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color w:val="000000"/>
          <w:shd w:val="clear" w:color="auto" w:fill="FFFFFF"/>
        </w:rPr>
      </w:pP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t>Table 4 summarize the drug used in infants and children with gastroesophageal reflux disease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begin">
          <w:fldData xml:space="preserve">PEVuZE5vdGU+PENpdGU+PEF1dGhvcj5Nb2hhbjwvQXV0aG9yPjxZZWFyPjIwMjE8L1llYXI+PFJl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</w:fldData>
        </w:fldCha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instrText xml:space="preserve"> ADDIN EN.CITE </w:instrTex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begin">
          <w:fldData xml:space="preserve">PEVuZE5vdGU+PENpdGU+PEF1dGhvcj5Nb2hhbjwvQXV0aG9yPjxZZWFyPjIwMjE8L1llYXI+PFJl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</w:fldData>
        </w:fldCha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instrText xml:space="preserve"> ADDIN EN.CITE.DATA </w:instrTex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end"/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separate"/>
      </w:r>
      <w:r w:rsidRPr="006E60CC">
        <w:rPr>
          <w:rFonts w:ascii="Book Antiqua" w:hAnsi="Book Antiqua"/>
          <w:b/>
          <w:bCs/>
          <w:noProof/>
          <w:color w:val="000000"/>
          <w:shd w:val="clear" w:color="auto" w:fill="FFFFFF"/>
          <w:vertAlign w:val="superscript"/>
        </w:rPr>
        <w:t>[1-5]</w:t>
      </w:r>
      <w:r w:rsidRPr="006E60CC">
        <w:rPr>
          <w:rFonts w:ascii="Book Antiqua" w:hAnsi="Book Antiqua"/>
          <w:b/>
          <w:bCs/>
          <w:color w:val="000000"/>
          <w:shd w:val="clear" w:color="auto" w:fill="FFFFFF"/>
        </w:rPr>
        <w:fldChar w:fldCharType="end"/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2684"/>
        <w:gridCol w:w="2799"/>
        <w:gridCol w:w="1750"/>
      </w:tblGrid>
      <w:tr w:rsidR="000C5E19" w:rsidRPr="006E60CC" w14:paraId="5EEEF2C1" w14:textId="77777777" w:rsidTr="001B5711">
        <w:tc>
          <w:tcPr>
            <w:tcW w:w="1136" w:type="pct"/>
            <w:tcBorders>
              <w:top w:val="single" w:sz="4" w:space="0" w:color="auto"/>
              <w:bottom w:val="single" w:sz="4" w:space="0" w:color="auto"/>
            </w:tcBorders>
          </w:tcPr>
          <w:p w14:paraId="37051C3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>Medication</w:t>
            </w:r>
          </w:p>
        </w:tc>
        <w:tc>
          <w:tcPr>
            <w:tcW w:w="1434" w:type="pct"/>
            <w:tcBorders>
              <w:top w:val="single" w:sz="4" w:space="0" w:color="auto"/>
              <w:bottom w:val="single" w:sz="4" w:space="0" w:color="auto"/>
            </w:tcBorders>
          </w:tcPr>
          <w:p w14:paraId="5A18044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Dose</w:t>
            </w:r>
          </w:p>
        </w:tc>
        <w:tc>
          <w:tcPr>
            <w:tcW w:w="1495" w:type="pct"/>
            <w:tcBorders>
              <w:top w:val="single" w:sz="4" w:space="0" w:color="auto"/>
              <w:bottom w:val="single" w:sz="4" w:space="0" w:color="auto"/>
            </w:tcBorders>
          </w:tcPr>
          <w:p w14:paraId="66690EA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Adverse effect</w:t>
            </w:r>
          </w:p>
        </w:tc>
        <w:tc>
          <w:tcPr>
            <w:tcW w:w="935" w:type="pct"/>
            <w:tcBorders>
              <w:top w:val="single" w:sz="4" w:space="0" w:color="auto"/>
              <w:bottom w:val="single" w:sz="4" w:space="0" w:color="auto"/>
            </w:tcBorders>
          </w:tcPr>
          <w:p w14:paraId="6763137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z w:val="24"/>
                <w:szCs w:val="24"/>
                <w:shd w:val="clear" w:color="auto" w:fill="FFFFFF"/>
              </w:rPr>
              <w:t>Approved age (FDA indicated)</w:t>
            </w:r>
          </w:p>
        </w:tc>
      </w:tr>
      <w:tr w:rsidR="000C5E19" w:rsidRPr="006E60CC" w14:paraId="5ECF66EF" w14:textId="77777777" w:rsidTr="001B5711">
        <w:trPr>
          <w:trHeight w:val="589"/>
        </w:trPr>
        <w:tc>
          <w:tcPr>
            <w:tcW w:w="1136" w:type="pct"/>
            <w:tcBorders>
              <w:top w:val="single" w:sz="4" w:space="0" w:color="auto"/>
            </w:tcBorders>
          </w:tcPr>
          <w:p w14:paraId="0FE3C23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PI</w:t>
            </w: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</w:p>
        </w:tc>
        <w:tc>
          <w:tcPr>
            <w:tcW w:w="1434" w:type="pct"/>
            <w:tcBorders>
              <w:top w:val="single" w:sz="4" w:space="0" w:color="auto"/>
            </w:tcBorders>
          </w:tcPr>
          <w:p w14:paraId="2F9F55C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  <w:tcBorders>
              <w:top w:val="single" w:sz="4" w:space="0" w:color="auto"/>
            </w:tcBorders>
          </w:tcPr>
          <w:p w14:paraId="0EA9C4C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  <w:tcBorders>
              <w:top w:val="single" w:sz="4" w:space="0" w:color="auto"/>
            </w:tcBorders>
          </w:tcPr>
          <w:p w14:paraId="21EEBCD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</w:tr>
      <w:tr w:rsidR="000C5E19" w:rsidRPr="006E60CC" w14:paraId="28BF02D1" w14:textId="77777777" w:rsidTr="001B5711">
        <w:trPr>
          <w:trHeight w:val="475"/>
        </w:trPr>
        <w:tc>
          <w:tcPr>
            <w:tcW w:w="1136" w:type="pct"/>
          </w:tcPr>
          <w:p w14:paraId="55ACCF11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Omeprazole</w:t>
            </w:r>
          </w:p>
        </w:tc>
        <w:tc>
          <w:tcPr>
            <w:tcW w:w="1434" w:type="pct"/>
          </w:tcPr>
          <w:p w14:paraId="61909CC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1-4 mg/kg/d od</w:t>
            </w:r>
          </w:p>
        </w:tc>
        <w:tc>
          <w:tcPr>
            <w:tcW w:w="1495" w:type="pct"/>
          </w:tcPr>
          <w:p w14:paraId="03DAB9AA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Diarrhea, abdominal pain, flatulence, headache, enteric infection, respiratory infection, rebound hypersecretion</w:t>
            </w:r>
          </w:p>
        </w:tc>
        <w:tc>
          <w:tcPr>
            <w:tcW w:w="935" w:type="pct"/>
          </w:tcPr>
          <w:p w14:paraId="7911538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&gt; 1 </w:t>
            </w:r>
            <w:proofErr w:type="spellStart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old</w:t>
            </w:r>
          </w:p>
        </w:tc>
      </w:tr>
      <w:tr w:rsidR="000C5E19" w:rsidRPr="006E60CC" w14:paraId="48E0F092" w14:textId="77777777" w:rsidTr="001B5711">
        <w:trPr>
          <w:trHeight w:val="475"/>
        </w:trPr>
        <w:tc>
          <w:tcPr>
            <w:tcW w:w="1136" w:type="pct"/>
          </w:tcPr>
          <w:p w14:paraId="42DBE790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Lansoprazole</w:t>
            </w:r>
          </w:p>
        </w:tc>
        <w:tc>
          <w:tcPr>
            <w:tcW w:w="1434" w:type="pct"/>
          </w:tcPr>
          <w:p w14:paraId="094F5EC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0.7-2 mg/kg/d od</w:t>
            </w:r>
          </w:p>
        </w:tc>
        <w:tc>
          <w:tcPr>
            <w:tcW w:w="1495" w:type="pct"/>
          </w:tcPr>
          <w:p w14:paraId="44F3952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Esomeprazole: Tarry stool, darkened urine</w:t>
            </w:r>
          </w:p>
        </w:tc>
        <w:tc>
          <w:tcPr>
            <w:tcW w:w="935" w:type="pct"/>
          </w:tcPr>
          <w:p w14:paraId="4FAD5D4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&gt; 1 </w:t>
            </w:r>
            <w:proofErr w:type="spellStart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old</w:t>
            </w:r>
          </w:p>
        </w:tc>
      </w:tr>
      <w:tr w:rsidR="000C5E19" w:rsidRPr="006E60CC" w14:paraId="053A5A8E" w14:textId="77777777" w:rsidTr="001B5711">
        <w:trPr>
          <w:trHeight w:val="475"/>
        </w:trPr>
        <w:tc>
          <w:tcPr>
            <w:tcW w:w="1136" w:type="pct"/>
          </w:tcPr>
          <w:p w14:paraId="7879E136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Esomeprazole </w:t>
            </w:r>
          </w:p>
        </w:tc>
        <w:tc>
          <w:tcPr>
            <w:tcW w:w="1434" w:type="pct"/>
          </w:tcPr>
          <w:p w14:paraId="76C1BC1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3-5 kg: 2.5 mg od</w:t>
            </w:r>
          </w:p>
        </w:tc>
        <w:tc>
          <w:tcPr>
            <w:tcW w:w="1495" w:type="pct"/>
          </w:tcPr>
          <w:p w14:paraId="0159B8B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  <w:vertAlign w:val="superscript"/>
              </w:rPr>
              <w:t>1</w:t>
            </w: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Rabeprazole: Light-colored stool</w:t>
            </w:r>
          </w:p>
        </w:tc>
        <w:tc>
          <w:tcPr>
            <w:tcW w:w="935" w:type="pct"/>
          </w:tcPr>
          <w:p w14:paraId="6A100FC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&gt; 1 </w:t>
            </w:r>
            <w:proofErr w:type="spellStart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mo</w:t>
            </w:r>
            <w:proofErr w:type="spellEnd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old</w:t>
            </w:r>
          </w:p>
        </w:tc>
      </w:tr>
      <w:tr w:rsidR="000C5E19" w:rsidRPr="006E60CC" w14:paraId="6909B7BE" w14:textId="77777777" w:rsidTr="001B5711">
        <w:trPr>
          <w:trHeight w:val="475"/>
        </w:trPr>
        <w:tc>
          <w:tcPr>
            <w:tcW w:w="1136" w:type="pct"/>
          </w:tcPr>
          <w:p w14:paraId="2AB0B1E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57A6E814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/>
                <w:shd w:val="clear" w:color="auto" w:fill="FFFFFF"/>
              </w:rPr>
              <w:t>&gt; 5-7 kg: 5 mg od</w:t>
            </w:r>
          </w:p>
        </w:tc>
        <w:tc>
          <w:tcPr>
            <w:tcW w:w="1495" w:type="pct"/>
          </w:tcPr>
          <w:p w14:paraId="39222155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6D657A1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53A34064" w14:textId="77777777" w:rsidTr="001B5711">
        <w:trPr>
          <w:trHeight w:val="475"/>
        </w:trPr>
        <w:tc>
          <w:tcPr>
            <w:tcW w:w="1136" w:type="pct"/>
          </w:tcPr>
          <w:p w14:paraId="34DAE9B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4D45B8D9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&gt; 7.5 kg, &lt; 20 kg: 10 mg od</w:t>
            </w:r>
          </w:p>
        </w:tc>
        <w:tc>
          <w:tcPr>
            <w:tcW w:w="1495" w:type="pct"/>
          </w:tcPr>
          <w:p w14:paraId="06D137B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2353745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75D43270" w14:textId="77777777" w:rsidTr="001B5711">
        <w:trPr>
          <w:trHeight w:val="475"/>
        </w:trPr>
        <w:tc>
          <w:tcPr>
            <w:tcW w:w="1136" w:type="pct"/>
          </w:tcPr>
          <w:p w14:paraId="38EA0FC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34" w:type="pct"/>
          </w:tcPr>
          <w:p w14:paraId="066CEC4A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20 kg: 20 mg od</w:t>
            </w:r>
          </w:p>
        </w:tc>
        <w:tc>
          <w:tcPr>
            <w:tcW w:w="1495" w:type="pct"/>
          </w:tcPr>
          <w:p w14:paraId="1BB18AE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052BA135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37FF1B77" w14:textId="77777777" w:rsidTr="001B5711">
        <w:trPr>
          <w:trHeight w:val="521"/>
        </w:trPr>
        <w:tc>
          <w:tcPr>
            <w:tcW w:w="1136" w:type="pct"/>
          </w:tcPr>
          <w:p w14:paraId="689FD7C3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antoprazole</w:t>
            </w:r>
          </w:p>
        </w:tc>
        <w:tc>
          <w:tcPr>
            <w:tcW w:w="1434" w:type="pct"/>
          </w:tcPr>
          <w:p w14:paraId="5725556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1-2 mg/kg/d od</w:t>
            </w:r>
          </w:p>
        </w:tc>
        <w:tc>
          <w:tcPr>
            <w:tcW w:w="1495" w:type="pct"/>
          </w:tcPr>
          <w:p w14:paraId="4E49B95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D581A8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/>
                <w:shd w:val="clear" w:color="auto" w:fill="FFFFFF"/>
              </w:rPr>
              <w:t xml:space="preserve">&gt; 5 </w:t>
            </w:r>
            <w:proofErr w:type="spellStart"/>
            <w:r w:rsidRPr="006E60CC">
              <w:rPr>
                <w:rFonts w:ascii="Book Antiqua" w:hAnsi="Book Antiqua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/>
                <w:shd w:val="clear" w:color="auto" w:fill="FFFFFF"/>
              </w:rPr>
              <w:t xml:space="preserve"> old</w:t>
            </w:r>
          </w:p>
        </w:tc>
      </w:tr>
      <w:tr w:rsidR="000C5E19" w:rsidRPr="006E60CC" w14:paraId="0C0D9E64" w14:textId="77777777" w:rsidTr="001B5711">
        <w:trPr>
          <w:trHeight w:val="414"/>
        </w:trPr>
        <w:tc>
          <w:tcPr>
            <w:tcW w:w="1136" w:type="pct"/>
          </w:tcPr>
          <w:p w14:paraId="50CD7D78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Rabeprazole</w:t>
            </w:r>
          </w:p>
        </w:tc>
        <w:tc>
          <w:tcPr>
            <w:tcW w:w="1434" w:type="pct"/>
          </w:tcPr>
          <w:p w14:paraId="76534B3E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0.5-1.0 mg/kg/d od</w:t>
            </w:r>
          </w:p>
        </w:tc>
        <w:tc>
          <w:tcPr>
            <w:tcW w:w="1495" w:type="pct"/>
          </w:tcPr>
          <w:p w14:paraId="747A83E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1B22406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&gt; 1 </w:t>
            </w:r>
            <w:proofErr w:type="spellStart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sz w:val="24"/>
                <w:szCs w:val="24"/>
                <w:shd w:val="clear" w:color="auto" w:fill="FFFFFF"/>
              </w:rPr>
              <w:t xml:space="preserve"> old</w:t>
            </w:r>
          </w:p>
        </w:tc>
      </w:tr>
      <w:tr w:rsidR="000C5E19" w:rsidRPr="006E60CC" w14:paraId="644DC58C" w14:textId="77777777" w:rsidTr="001B5711">
        <w:tc>
          <w:tcPr>
            <w:tcW w:w="1136" w:type="pct"/>
          </w:tcPr>
          <w:p w14:paraId="0182162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ro-motility</w:t>
            </w:r>
          </w:p>
        </w:tc>
        <w:tc>
          <w:tcPr>
            <w:tcW w:w="1434" w:type="pct"/>
          </w:tcPr>
          <w:p w14:paraId="7699B0DC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0122D31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  <w:p w14:paraId="3008352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45ECDEC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</w:p>
          <w:p w14:paraId="2B2C79EA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</w:p>
        </w:tc>
      </w:tr>
      <w:tr w:rsidR="000C5E19" w:rsidRPr="006E60CC" w14:paraId="641FD0BD" w14:textId="77777777" w:rsidTr="001B5711">
        <w:tc>
          <w:tcPr>
            <w:tcW w:w="1136" w:type="pct"/>
          </w:tcPr>
          <w:p w14:paraId="16A066E6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etoclopramide</w:t>
            </w:r>
          </w:p>
        </w:tc>
        <w:tc>
          <w:tcPr>
            <w:tcW w:w="1434" w:type="pct"/>
          </w:tcPr>
          <w:p w14:paraId="229853A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0.4-0.9 mg/kg/d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tid</w:t>
            </w:r>
            <w:proofErr w:type="spellEnd"/>
          </w:p>
        </w:tc>
        <w:tc>
          <w:tcPr>
            <w:tcW w:w="1495" w:type="pct"/>
          </w:tcPr>
          <w:p w14:paraId="48CD2BA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Extrapyramidal side effect (1%), diarrhea, drowsiness</w:t>
            </w:r>
          </w:p>
        </w:tc>
        <w:tc>
          <w:tcPr>
            <w:tcW w:w="935" w:type="pct"/>
          </w:tcPr>
          <w:p w14:paraId="0211135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 xml:space="preserve">&gt; 1 </w:t>
            </w:r>
            <w:proofErr w:type="spellStart"/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 xml:space="preserve"> old</w:t>
            </w:r>
          </w:p>
        </w:tc>
      </w:tr>
      <w:tr w:rsidR="000C5E19" w:rsidRPr="006E60CC" w14:paraId="29043B16" w14:textId="77777777" w:rsidTr="001B5711">
        <w:tc>
          <w:tcPr>
            <w:tcW w:w="1136" w:type="pct"/>
          </w:tcPr>
          <w:p w14:paraId="3397BE3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Domperidone</w:t>
            </w:r>
          </w:p>
        </w:tc>
        <w:tc>
          <w:tcPr>
            <w:tcW w:w="1434" w:type="pct"/>
          </w:tcPr>
          <w:p w14:paraId="5F69803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0.8-0.9 mg/kg/d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tid</w:t>
            </w:r>
            <w:proofErr w:type="spellEnd"/>
          </w:p>
        </w:tc>
        <w:tc>
          <w:tcPr>
            <w:tcW w:w="1495" w:type="pct"/>
          </w:tcPr>
          <w:p w14:paraId="6D68092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Dry mouth, QT prolongation (rare) Abdominal pain, diarrhea, (rare) HPS in infants, QT prolongation (rare)</w:t>
            </w:r>
          </w:p>
        </w:tc>
        <w:tc>
          <w:tcPr>
            <w:tcW w:w="935" w:type="pct"/>
          </w:tcPr>
          <w:p w14:paraId="4B341B32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 xml:space="preserve">&gt; 12 </w:t>
            </w:r>
            <w:proofErr w:type="spellStart"/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/>
                <w:color w:val="000000"/>
                <w:shd w:val="clear" w:color="auto" w:fill="FFFFFF"/>
              </w:rPr>
              <w:t xml:space="preserve"> old</w:t>
            </w:r>
          </w:p>
        </w:tc>
      </w:tr>
      <w:tr w:rsidR="000C5E19" w:rsidRPr="006E60CC" w14:paraId="7194D7DB" w14:textId="77777777" w:rsidTr="001B5711">
        <w:tc>
          <w:tcPr>
            <w:tcW w:w="1136" w:type="pct"/>
          </w:tcPr>
          <w:p w14:paraId="225B806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rythromycin</w:t>
            </w:r>
          </w:p>
        </w:tc>
        <w:tc>
          <w:tcPr>
            <w:tcW w:w="1434" w:type="pct"/>
          </w:tcPr>
          <w:p w14:paraId="2B58C45C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5 mg/kg/dose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qid</w:t>
            </w:r>
            <w:proofErr w:type="spellEnd"/>
          </w:p>
        </w:tc>
        <w:tc>
          <w:tcPr>
            <w:tcW w:w="1495" w:type="pct"/>
          </w:tcPr>
          <w:p w14:paraId="0771BCF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Dizziness, diarrhea, dry mouth</w:t>
            </w:r>
          </w:p>
        </w:tc>
        <w:tc>
          <w:tcPr>
            <w:tcW w:w="935" w:type="pct"/>
          </w:tcPr>
          <w:p w14:paraId="316B0468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 ages</w:t>
            </w:r>
          </w:p>
        </w:tc>
      </w:tr>
      <w:tr w:rsidR="000C5E19" w:rsidRPr="006E60CC" w14:paraId="7B4924FC" w14:textId="77777777" w:rsidTr="001B5711">
        <w:tc>
          <w:tcPr>
            <w:tcW w:w="1136" w:type="pct"/>
          </w:tcPr>
          <w:p w14:paraId="7629D0BC" w14:textId="77777777" w:rsidR="000C5E19" w:rsidRPr="006E60CC" w:rsidRDefault="000C5E19" w:rsidP="006E60CC">
            <w:pPr>
              <w:pStyle w:val="ad"/>
              <w:spacing w:after="0" w:line="360" w:lineRule="auto"/>
              <w:ind w:left="0" w:firstLineChars="50" w:firstLine="12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Baclofen</w:t>
            </w:r>
          </w:p>
        </w:tc>
        <w:tc>
          <w:tcPr>
            <w:tcW w:w="1434" w:type="pct"/>
          </w:tcPr>
          <w:p w14:paraId="3D39B6F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0.5 mg/kg/d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tid</w:t>
            </w:r>
            <w:proofErr w:type="spellEnd"/>
          </w:p>
        </w:tc>
        <w:tc>
          <w:tcPr>
            <w:tcW w:w="1495" w:type="pct"/>
          </w:tcPr>
          <w:p w14:paraId="6A2C95D1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4B7C515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All ages</w:t>
            </w:r>
          </w:p>
        </w:tc>
      </w:tr>
      <w:tr w:rsidR="000C5E19" w:rsidRPr="006E60CC" w14:paraId="75B43136" w14:textId="77777777" w:rsidTr="001B5711">
        <w:tc>
          <w:tcPr>
            <w:tcW w:w="1136" w:type="pct"/>
          </w:tcPr>
          <w:p w14:paraId="401CC218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Esophageal mucosal protection</w:t>
            </w:r>
          </w:p>
        </w:tc>
        <w:tc>
          <w:tcPr>
            <w:tcW w:w="1434" w:type="pct"/>
          </w:tcPr>
          <w:p w14:paraId="2A4EF7F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328AE7F7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15F1BB8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2A71F3D5" w14:textId="77777777" w:rsidTr="001B5711">
        <w:tc>
          <w:tcPr>
            <w:tcW w:w="1136" w:type="pct"/>
          </w:tcPr>
          <w:p w14:paraId="1CD0D88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Alginate antacid</w:t>
            </w:r>
          </w:p>
        </w:tc>
        <w:tc>
          <w:tcPr>
            <w:tcW w:w="1434" w:type="pct"/>
          </w:tcPr>
          <w:p w14:paraId="130FB34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5C5C498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Flatulence, diarrhea, nausea and vomiting</w:t>
            </w:r>
          </w:p>
        </w:tc>
        <w:tc>
          <w:tcPr>
            <w:tcW w:w="935" w:type="pct"/>
          </w:tcPr>
          <w:p w14:paraId="5B7ECC5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Younger than 12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 of age is not generally recommended</w:t>
            </w:r>
          </w:p>
        </w:tc>
      </w:tr>
      <w:tr w:rsidR="000C5E19" w:rsidRPr="006E60CC" w14:paraId="789B7AD3" w14:textId="77777777" w:rsidTr="001B5711">
        <w:tc>
          <w:tcPr>
            <w:tcW w:w="1136" w:type="pct"/>
          </w:tcPr>
          <w:p w14:paraId="70A3FE2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Magnesium alginate plus simethicone</w:t>
            </w:r>
          </w:p>
        </w:tc>
        <w:tc>
          <w:tcPr>
            <w:tcW w:w="1434" w:type="pct"/>
          </w:tcPr>
          <w:p w14:paraId="5E592A5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Infant: 1-2 mL/kg/dose after feeding </w:t>
            </w:r>
          </w:p>
        </w:tc>
        <w:tc>
          <w:tcPr>
            <w:tcW w:w="1495" w:type="pct"/>
          </w:tcPr>
          <w:p w14:paraId="1DB9B98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910125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4A1D4EB9" w14:textId="77777777" w:rsidTr="001B5711">
        <w:tc>
          <w:tcPr>
            <w:tcW w:w="1136" w:type="pct"/>
          </w:tcPr>
          <w:p w14:paraId="7FC3E2EA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lastRenderedPageBreak/>
              <w:t>Sodium alginate</w:t>
            </w:r>
          </w:p>
          <w:p w14:paraId="18E52B5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(225.00 mg sodium alginate, 87.25 mg magnesium alginate per sachet)</w:t>
            </w:r>
          </w:p>
        </w:tc>
        <w:tc>
          <w:tcPr>
            <w:tcW w:w="1434" w:type="pct"/>
          </w:tcPr>
          <w:p w14:paraId="2ABD481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Child: 2.5-5.0 mL oral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tid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 after meal</w:t>
            </w:r>
          </w:p>
        </w:tc>
        <w:tc>
          <w:tcPr>
            <w:tcW w:w="1495" w:type="pct"/>
          </w:tcPr>
          <w:p w14:paraId="3A840BE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6CA4DF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1ED4AB88" w14:textId="77777777" w:rsidTr="001B5711">
        <w:tc>
          <w:tcPr>
            <w:tcW w:w="1136" w:type="pct"/>
          </w:tcPr>
          <w:p w14:paraId="6161FB54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Sucralfate (sucrose,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polyaluminium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hydroxide)</w:t>
            </w:r>
          </w:p>
        </w:tc>
        <w:tc>
          <w:tcPr>
            <w:tcW w:w="1434" w:type="pct"/>
          </w:tcPr>
          <w:p w14:paraId="06F3A37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40-80 mg/kg/d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qid</w:t>
            </w:r>
            <w:proofErr w:type="spellEnd"/>
          </w:p>
        </w:tc>
        <w:tc>
          <w:tcPr>
            <w:tcW w:w="1495" w:type="pct"/>
          </w:tcPr>
          <w:p w14:paraId="4BD3509E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Constipation, aluminum toxicity in long-term use</w:t>
            </w:r>
          </w:p>
        </w:tc>
        <w:tc>
          <w:tcPr>
            <w:tcW w:w="935" w:type="pct"/>
          </w:tcPr>
          <w:p w14:paraId="04C89A5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In adult</w:t>
            </w:r>
          </w:p>
        </w:tc>
      </w:tr>
      <w:tr w:rsidR="000C5E19" w:rsidRPr="006E60CC" w14:paraId="034F238A" w14:textId="77777777" w:rsidTr="001B5711">
        <w:tc>
          <w:tcPr>
            <w:tcW w:w="1136" w:type="pct"/>
          </w:tcPr>
          <w:p w14:paraId="5FC54A49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color w:val="000000"/>
                <w:shd w:val="clear" w:color="auto" w:fill="FFFFFF"/>
              </w:rPr>
            </w:pPr>
            <w:proofErr w:type="spellStart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>Esoxx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(sodium hyaluronate, sodium chondroitin sulfate, poloxamer 407, povidone K30, xylitol, potassium sorbate, sodium benzoate, red grape aroma, purified water) (10 mL/sachet)</w:t>
            </w:r>
          </w:p>
        </w:tc>
        <w:tc>
          <w:tcPr>
            <w:tcW w:w="1434" w:type="pct"/>
          </w:tcPr>
          <w:p w14:paraId="2EBFB01B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1-2 sachet/d after main meal and bedtime</w:t>
            </w:r>
          </w:p>
        </w:tc>
        <w:tc>
          <w:tcPr>
            <w:tcW w:w="1495" w:type="pct"/>
          </w:tcPr>
          <w:p w14:paraId="0AD3D0A2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No serious adverse effect because of the poor absorption, however, no data of long-term adverse effect</w:t>
            </w:r>
          </w:p>
        </w:tc>
        <w:tc>
          <w:tcPr>
            <w:tcW w:w="935" w:type="pct"/>
          </w:tcPr>
          <w:p w14:paraId="7AF77BA3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In Italy, it is approval for adolescents age &gt; 12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yr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 old</w:t>
            </w:r>
          </w:p>
        </w:tc>
      </w:tr>
      <w:tr w:rsidR="000C5E19" w:rsidRPr="006E60CC" w14:paraId="2BD75759" w14:textId="77777777" w:rsidTr="001B5711">
        <w:tc>
          <w:tcPr>
            <w:tcW w:w="1136" w:type="pct"/>
          </w:tcPr>
          <w:p w14:paraId="0E131A69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Probiotics</w:t>
            </w:r>
          </w:p>
        </w:tc>
        <w:tc>
          <w:tcPr>
            <w:tcW w:w="1434" w:type="pct"/>
          </w:tcPr>
          <w:p w14:paraId="0DE8E73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95" w:type="pct"/>
          </w:tcPr>
          <w:p w14:paraId="3AFC0FBD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935" w:type="pct"/>
          </w:tcPr>
          <w:p w14:paraId="72F493C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</w:p>
        </w:tc>
      </w:tr>
      <w:tr w:rsidR="000C5E19" w:rsidRPr="006E60CC" w14:paraId="6DF8062B" w14:textId="77777777" w:rsidTr="001B5711">
        <w:tc>
          <w:tcPr>
            <w:tcW w:w="1136" w:type="pct"/>
            <w:tcBorders>
              <w:bottom w:val="single" w:sz="4" w:space="0" w:color="auto"/>
            </w:tcBorders>
          </w:tcPr>
          <w:p w14:paraId="7F3EC194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Lactobacillus </w:t>
            </w:r>
            <w:proofErr w:type="spellStart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reuteri</w:t>
            </w:r>
            <w:proofErr w:type="spellEnd"/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 xml:space="preserve"> DSM 17938</w:t>
            </w:r>
          </w:p>
        </w:tc>
        <w:tc>
          <w:tcPr>
            <w:tcW w:w="1434" w:type="pct"/>
            <w:tcBorders>
              <w:bottom w:val="single" w:sz="4" w:space="0" w:color="auto"/>
            </w:tcBorders>
          </w:tcPr>
          <w:p w14:paraId="25953936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333333"/>
                <w:sz w:val="24"/>
                <w:szCs w:val="24"/>
              </w:rPr>
            </w:pP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&gt; 1</w:t>
            </w:r>
            <w:r w:rsidRPr="006E60CC">
              <w:rPr>
                <w:rFonts w:ascii="MS Gothic" w:eastAsia="MS Gothic" w:hAnsi="MS Gothic" w:cs="MS Gothic" w:hint="eastAsia"/>
                <w:color w:val="333333"/>
                <w:sz w:val="24"/>
                <w:szCs w:val="24"/>
              </w:rPr>
              <w:t> 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×</w:t>
            </w:r>
            <w:r w:rsidRPr="006E60CC">
              <w:rPr>
                <w:rFonts w:ascii="MS Gothic" w:eastAsia="MS Gothic" w:hAnsi="MS Gothic" w:cs="MS Gothic" w:hint="eastAsia"/>
                <w:color w:val="333333"/>
                <w:sz w:val="24"/>
                <w:szCs w:val="24"/>
              </w:rPr>
              <w:t> 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>10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  <w:vertAlign w:val="superscript"/>
              </w:rPr>
              <w:t>8</w:t>
            </w:r>
            <w:r w:rsidRPr="006E60CC">
              <w:rPr>
                <w:rFonts w:ascii="Book Antiqua" w:hAnsi="Book Antiqua" w:cs="Times New Roman"/>
                <w:color w:val="333333"/>
                <w:sz w:val="24"/>
                <w:szCs w:val="24"/>
              </w:rPr>
              <w:t xml:space="preserve"> colony-forming units</w:t>
            </w: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/d od</w:t>
            </w:r>
          </w:p>
        </w:tc>
        <w:tc>
          <w:tcPr>
            <w:tcW w:w="1495" w:type="pct"/>
            <w:tcBorders>
              <w:bottom w:val="single" w:sz="4" w:space="0" w:color="auto"/>
            </w:tcBorders>
          </w:tcPr>
          <w:p w14:paraId="68C09C90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None</w:t>
            </w:r>
          </w:p>
        </w:tc>
        <w:tc>
          <w:tcPr>
            <w:tcW w:w="935" w:type="pct"/>
            <w:tcBorders>
              <w:bottom w:val="single" w:sz="4" w:space="0" w:color="auto"/>
            </w:tcBorders>
          </w:tcPr>
          <w:p w14:paraId="4043393F" w14:textId="77777777" w:rsidR="000C5E19" w:rsidRPr="006E60CC" w:rsidRDefault="000C5E19" w:rsidP="006E60CC">
            <w:pPr>
              <w:pStyle w:val="ad"/>
              <w:spacing w:after="0" w:line="360" w:lineRule="auto"/>
              <w:ind w:left="0"/>
              <w:jc w:val="both"/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color w:val="000000"/>
                <w:sz w:val="24"/>
                <w:szCs w:val="24"/>
                <w:shd w:val="clear" w:color="auto" w:fill="FFFFFF"/>
              </w:rPr>
              <w:t>All ages</w:t>
            </w:r>
          </w:p>
        </w:tc>
      </w:tr>
    </w:tbl>
    <w:p w14:paraId="5E2CB5DC" w14:textId="77777777" w:rsidR="006E60CC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  <w:vertAlign w:val="superscript"/>
        </w:rPr>
        <w:t>1</w:t>
      </w:r>
      <w:r w:rsidRPr="006E60CC">
        <w:rPr>
          <w:rFonts w:ascii="Book Antiqua" w:hAnsi="Book Antiqua"/>
          <w:color w:val="000000"/>
          <w:shd w:val="clear" w:color="auto" w:fill="FFFFFF"/>
        </w:rPr>
        <w:t>Dose depend on metabolizer via cytochrome P2C19.</w:t>
      </w:r>
      <w:r w:rsidRPr="006E60CC">
        <w:rPr>
          <w:rFonts w:ascii="Book Antiqua" w:hAnsi="Book Antiqua"/>
          <w:color w:val="000000"/>
          <w:shd w:val="clear" w:color="auto" w:fill="FFFFFF"/>
          <w:lang w:eastAsia="zh-CN"/>
        </w:rPr>
        <w:t xml:space="preserve"> </w:t>
      </w:r>
      <w:r w:rsidRPr="006E60CC">
        <w:rPr>
          <w:rFonts w:ascii="Book Antiqua" w:hAnsi="Book Antiqua"/>
          <w:color w:val="000000"/>
          <w:shd w:val="clear" w:color="auto" w:fill="FFFFFF"/>
        </w:rPr>
        <w:t xml:space="preserve">FDA; od; bid; </w:t>
      </w:r>
      <w:proofErr w:type="spellStart"/>
      <w:r w:rsidRPr="006E60CC">
        <w:rPr>
          <w:rFonts w:ascii="Book Antiqua" w:hAnsi="Book Antiqua"/>
          <w:color w:val="000000"/>
          <w:shd w:val="clear" w:color="auto" w:fill="FFFFFF"/>
        </w:rPr>
        <w:t>tid</w:t>
      </w:r>
      <w:proofErr w:type="spellEnd"/>
      <w:r w:rsidRPr="006E60CC">
        <w:rPr>
          <w:rFonts w:ascii="Book Antiqua" w:hAnsi="Book Antiqua"/>
          <w:color w:val="000000"/>
          <w:shd w:val="clear" w:color="auto" w:fill="FFFFFF"/>
        </w:rPr>
        <w:t xml:space="preserve">; </w:t>
      </w:r>
      <w:proofErr w:type="spellStart"/>
      <w:r w:rsidRPr="006E60CC">
        <w:rPr>
          <w:rFonts w:ascii="Book Antiqua" w:hAnsi="Book Antiqua"/>
          <w:color w:val="000000"/>
          <w:shd w:val="clear" w:color="auto" w:fill="FFFFFF"/>
        </w:rPr>
        <w:t>qid</w:t>
      </w:r>
      <w:proofErr w:type="spellEnd"/>
      <w:r w:rsidR="006E60CC" w:rsidRPr="006E60CC">
        <w:rPr>
          <w:rFonts w:ascii="Book Antiqua" w:hAnsi="Book Antiqua"/>
          <w:color w:val="000000"/>
          <w:shd w:val="clear" w:color="auto" w:fill="FFFFFF"/>
        </w:rPr>
        <w:t>.</w:t>
      </w:r>
    </w:p>
    <w:p w14:paraId="3EC63A83" w14:textId="477E9526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000000"/>
          <w:shd w:val="clear" w:color="auto" w:fill="FFFFFF"/>
        </w:rPr>
      </w:pPr>
      <w:r w:rsidRPr="006E60CC">
        <w:rPr>
          <w:rFonts w:ascii="Book Antiqua" w:hAnsi="Book Antiqua"/>
          <w:color w:val="000000"/>
          <w:shd w:val="clear" w:color="auto" w:fill="FFFFFF"/>
        </w:rPr>
        <w:lastRenderedPageBreak/>
        <w:t xml:space="preserve">PPI: </w:t>
      </w: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>Proton pump inhibitor.</w:t>
      </w:r>
    </w:p>
    <w:p w14:paraId="55BF7BAB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FF0000"/>
          <w:shd w:val="clear" w:color="auto" w:fill="FFFFFF"/>
        </w:rPr>
      </w:pPr>
    </w:p>
    <w:p w14:paraId="2DF84549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color w:val="FF0000"/>
          <w:shd w:val="clear" w:color="auto" w:fill="FFFFFF"/>
        </w:rPr>
      </w:pPr>
    </w:p>
    <w:p w14:paraId="2886C628" w14:textId="77777777" w:rsidR="000C5E19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6E60CC">
        <w:rPr>
          <w:rFonts w:ascii="Book Antiqua" w:hAnsi="Book Antiqua"/>
          <w:b/>
          <w:bCs/>
          <w:shd w:val="clear" w:color="auto" w:fill="FFFFFF"/>
        </w:rPr>
        <w:t>Table 5 summarize the update diagnostic investigation and treatment for children with suspected gastroesophageal reflux disease</w:t>
      </w:r>
    </w:p>
    <w:tbl>
      <w:tblPr>
        <w:tblStyle w:val="a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0"/>
        <w:gridCol w:w="4680"/>
      </w:tblGrid>
      <w:tr w:rsidR="000C5E19" w:rsidRPr="006E60CC" w14:paraId="73A6BB03" w14:textId="77777777" w:rsidTr="001B5711"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556CAEB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hd w:val="clear" w:color="auto" w:fill="FFFFFF"/>
              </w:rPr>
              <w:t>Novel diagnosis tools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4576A50D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b/>
                <w:bCs/>
                <w:shd w:val="clear" w:color="auto" w:fill="FFFFFF"/>
              </w:rPr>
              <w:t>Treatment</w:t>
            </w:r>
          </w:p>
        </w:tc>
      </w:tr>
      <w:tr w:rsidR="000C5E19" w:rsidRPr="006E60CC" w14:paraId="6A14C884" w14:textId="77777777" w:rsidTr="001B5711">
        <w:tc>
          <w:tcPr>
            <w:tcW w:w="2500" w:type="pct"/>
            <w:tcBorders>
              <w:top w:val="single" w:sz="4" w:space="0" w:color="auto"/>
            </w:tcBorders>
          </w:tcPr>
          <w:p w14:paraId="5E61536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Combined Video-MII-pH monitoring test to increase the detection of symptom associated reflux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56C8A2A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Non-pharmacological treatment</w:t>
            </w:r>
          </w:p>
        </w:tc>
      </w:tr>
      <w:tr w:rsidR="000C5E19" w:rsidRPr="006E60CC" w14:paraId="542F060E" w14:textId="77777777" w:rsidTr="001B5711">
        <w:tc>
          <w:tcPr>
            <w:tcW w:w="2500" w:type="pct"/>
          </w:tcPr>
          <w:p w14:paraId="3A5D66B7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2C3A5080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Supine 40-degree anti-Trendelenburg position</w:t>
            </w:r>
          </w:p>
        </w:tc>
      </w:tr>
      <w:tr w:rsidR="000C5E19" w:rsidRPr="006E60CC" w14:paraId="45153BD3" w14:textId="77777777" w:rsidTr="001B5711">
        <w:tc>
          <w:tcPr>
            <w:tcW w:w="2500" w:type="pct"/>
          </w:tcPr>
          <w:p w14:paraId="2B0832D6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7492F6DC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Using the update Cow Milk Symptom Score (</w:t>
            </w:r>
            <w:proofErr w:type="spellStart"/>
            <w:r w:rsidRPr="006E60CC">
              <w:rPr>
                <w:rFonts w:ascii="Book Antiqua" w:hAnsi="Book Antiqua" w:cs="Times New Roman"/>
                <w:shd w:val="clear" w:color="auto" w:fill="FFFFFF"/>
              </w:rPr>
              <w:t>CoMiSS</w:t>
            </w:r>
            <w:proofErr w:type="spellEnd"/>
            <w:r w:rsidRPr="006E60CC">
              <w:rPr>
                <w:rFonts w:ascii="Book Antiqua" w:hAnsi="Book Antiqua" w:cs="Times New Roman"/>
                <w:shd w:val="clear" w:color="auto" w:fill="FFFFFF"/>
              </w:rPr>
              <w:t>) before and after therapeutic trial for CMPA</w:t>
            </w:r>
          </w:p>
        </w:tc>
      </w:tr>
      <w:tr w:rsidR="000C5E19" w:rsidRPr="006E60CC" w14:paraId="519EF30E" w14:textId="77777777" w:rsidTr="001B5711">
        <w:tc>
          <w:tcPr>
            <w:tcW w:w="2500" w:type="pct"/>
          </w:tcPr>
          <w:p w14:paraId="5AA4E8B0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sophageal manometry with pH-MII monitoring</w:t>
            </w:r>
          </w:p>
        </w:tc>
        <w:tc>
          <w:tcPr>
            <w:tcW w:w="2500" w:type="pct"/>
          </w:tcPr>
          <w:p w14:paraId="037F9C61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Pharmacological treatment</w:t>
            </w:r>
          </w:p>
        </w:tc>
      </w:tr>
      <w:tr w:rsidR="000C5E19" w:rsidRPr="006E60CC" w14:paraId="3E0EFB28" w14:textId="77777777" w:rsidTr="001B5711">
        <w:tc>
          <w:tcPr>
            <w:tcW w:w="2500" w:type="pct"/>
          </w:tcPr>
          <w:p w14:paraId="59DF344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62E6747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 xml:space="preserve">Novel prokinetics ex. </w:t>
            </w:r>
            <w:proofErr w:type="spellStart"/>
            <w:r w:rsidRPr="006E60CC">
              <w:rPr>
                <w:rFonts w:ascii="Book Antiqua" w:hAnsi="Book Antiqua" w:cs="Times New Roman"/>
                <w:shd w:val="clear" w:color="auto" w:fill="FFFFFF"/>
              </w:rPr>
              <w:t>mosapride</w:t>
            </w:r>
            <w:proofErr w:type="spellEnd"/>
            <w:r w:rsidRPr="006E60CC">
              <w:rPr>
                <w:rFonts w:ascii="Book Antiqua" w:hAnsi="Book Antiqua" w:cs="Times New Roman"/>
                <w:shd w:val="clear" w:color="auto" w:fill="FFFFFF"/>
              </w:rPr>
              <w:t>, itopride, prucalopride and renzapride</w:t>
            </w:r>
          </w:p>
        </w:tc>
      </w:tr>
      <w:tr w:rsidR="000C5E19" w:rsidRPr="006E60CC" w14:paraId="55AF076E" w14:textId="77777777" w:rsidTr="001B5711">
        <w:tc>
          <w:tcPr>
            <w:tcW w:w="2500" w:type="pct"/>
          </w:tcPr>
          <w:p w14:paraId="5FC60605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proofErr w:type="spellStart"/>
            <w:r w:rsidRPr="006E60CC">
              <w:rPr>
                <w:rFonts w:ascii="Book Antiqua" w:hAnsi="Book Antiqua" w:cs="Times New Roman"/>
                <w:shd w:val="clear" w:color="auto" w:fill="FFFFFF"/>
              </w:rPr>
              <w:t>Electrogastrography</w:t>
            </w:r>
            <w:proofErr w:type="spellEnd"/>
          </w:p>
        </w:tc>
        <w:tc>
          <w:tcPr>
            <w:tcW w:w="2500" w:type="pct"/>
          </w:tcPr>
          <w:p w14:paraId="4AE1DB83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Alginate antacid</w:t>
            </w:r>
          </w:p>
        </w:tc>
      </w:tr>
      <w:tr w:rsidR="000C5E19" w:rsidRPr="006E60CC" w14:paraId="7F7BD7A2" w14:textId="77777777" w:rsidTr="001B5711">
        <w:tc>
          <w:tcPr>
            <w:tcW w:w="2500" w:type="pct"/>
          </w:tcPr>
          <w:p w14:paraId="36BCF4CF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0A08679E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 xml:space="preserve">Esophageal mucosal protection: sucralfate, </w:t>
            </w:r>
            <w:proofErr w:type="spellStart"/>
            <w:r w:rsidRPr="006E60CC">
              <w:rPr>
                <w:rFonts w:ascii="Book Antiqua" w:hAnsi="Book Antiqua" w:cs="Times New Roman"/>
                <w:shd w:val="clear" w:color="auto" w:fill="FFFFFF"/>
              </w:rPr>
              <w:t>EsoxxTM</w:t>
            </w:r>
            <w:proofErr w:type="spellEnd"/>
          </w:p>
        </w:tc>
      </w:tr>
      <w:tr w:rsidR="000C5E19" w:rsidRPr="006E60CC" w14:paraId="1A4F46AF" w14:textId="77777777" w:rsidTr="001B5711">
        <w:tc>
          <w:tcPr>
            <w:tcW w:w="2500" w:type="pct"/>
          </w:tcPr>
          <w:p w14:paraId="4D0C6DBE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</w:tcPr>
          <w:p w14:paraId="70DAF0A8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Probiotics</w:t>
            </w:r>
          </w:p>
        </w:tc>
      </w:tr>
      <w:tr w:rsidR="000C5E19" w:rsidRPr="006E60CC" w14:paraId="7ED774AB" w14:textId="77777777" w:rsidTr="001B5711">
        <w:tc>
          <w:tcPr>
            <w:tcW w:w="2500" w:type="pct"/>
          </w:tcPr>
          <w:p w14:paraId="6E575F8B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Therapeutic trial with transpyloric feeding</w:t>
            </w:r>
          </w:p>
        </w:tc>
        <w:tc>
          <w:tcPr>
            <w:tcW w:w="2500" w:type="pct"/>
          </w:tcPr>
          <w:p w14:paraId="28F94BA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Endoscopic treatment</w:t>
            </w:r>
          </w:p>
        </w:tc>
      </w:tr>
      <w:tr w:rsidR="000C5E19" w:rsidRPr="006E60CC" w14:paraId="5984DA92" w14:textId="77777777" w:rsidTr="001B5711">
        <w:tc>
          <w:tcPr>
            <w:tcW w:w="2500" w:type="pct"/>
            <w:tcBorders>
              <w:bottom w:val="single" w:sz="4" w:space="0" w:color="auto"/>
            </w:tcBorders>
          </w:tcPr>
          <w:p w14:paraId="2AA3B6C3" w14:textId="77777777" w:rsidR="000C5E19" w:rsidRPr="006E60CC" w:rsidRDefault="000C5E19" w:rsidP="006E60CC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</w:p>
        </w:tc>
        <w:tc>
          <w:tcPr>
            <w:tcW w:w="2500" w:type="pct"/>
            <w:tcBorders>
              <w:bottom w:val="single" w:sz="4" w:space="0" w:color="auto"/>
            </w:tcBorders>
          </w:tcPr>
          <w:p w14:paraId="65A72D61" w14:textId="77777777" w:rsidR="000C5E19" w:rsidRPr="006E60CC" w:rsidRDefault="000C5E19" w:rsidP="006E60CC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  <w:shd w:val="clear" w:color="auto" w:fill="FFFFFF"/>
              </w:rPr>
            </w:pPr>
            <w:r w:rsidRPr="006E60CC">
              <w:rPr>
                <w:rFonts w:ascii="Book Antiqua" w:hAnsi="Book Antiqua" w:cs="Times New Roman"/>
                <w:shd w:val="clear" w:color="auto" w:fill="FFFFFF"/>
              </w:rPr>
              <w:t>Transoral incisionless fundoplication</w:t>
            </w:r>
          </w:p>
        </w:tc>
      </w:tr>
    </w:tbl>
    <w:p w14:paraId="76023A91" w14:textId="48FDDEAF" w:rsidR="00F87BF3" w:rsidRPr="006E60CC" w:rsidRDefault="000C5E19" w:rsidP="006E60CC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6E60CC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CMPA: Cow’s milk protein allergy; </w:t>
      </w:r>
      <w:proofErr w:type="spellStart"/>
      <w:r w:rsidRPr="006E60CC">
        <w:rPr>
          <w:rFonts w:ascii="Book Antiqua" w:hAnsi="Book Antiqua"/>
          <w:shd w:val="clear" w:color="auto" w:fill="FFFFFF"/>
        </w:rPr>
        <w:t>CoMiSS</w:t>
      </w:r>
      <w:proofErr w:type="spellEnd"/>
      <w:r w:rsidRPr="006E60CC">
        <w:rPr>
          <w:rFonts w:ascii="Book Antiqua" w:hAnsi="Book Antiqua"/>
          <w:shd w:val="clear" w:color="auto" w:fill="FFFFFF"/>
        </w:rPr>
        <w:t>: Cow Milk Symptom Score.</w:t>
      </w:r>
    </w:p>
    <w:sectPr w:rsidR="00F87BF3" w:rsidRPr="006E60C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7BA698" w14:textId="77777777" w:rsidR="00A25479" w:rsidRDefault="00A25479" w:rsidP="000420B5">
      <w:r>
        <w:separator/>
      </w:r>
    </w:p>
  </w:endnote>
  <w:endnote w:type="continuationSeparator" w:id="0">
    <w:p w14:paraId="4A47190E" w14:textId="77777777" w:rsidR="00A25479" w:rsidRDefault="00A25479" w:rsidP="000420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altName w:val="Leelawadee UI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ngsana New">
    <w:altName w:val="Leelawadee UI"/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5910200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34D9C141" w14:textId="0ED39C13" w:rsidR="000420B5" w:rsidRDefault="000420B5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55C1083" w14:textId="77777777" w:rsidR="000420B5" w:rsidRDefault="000420B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0CA2F9" w14:textId="77777777" w:rsidR="00A25479" w:rsidRDefault="00A25479" w:rsidP="000420B5">
      <w:r>
        <w:separator/>
      </w:r>
    </w:p>
  </w:footnote>
  <w:footnote w:type="continuationSeparator" w:id="0">
    <w:p w14:paraId="0826715C" w14:textId="77777777" w:rsidR="00A25479" w:rsidRDefault="00A25479" w:rsidP="000420B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F0E1E"/>
    <w:multiLevelType w:val="hybridMultilevel"/>
    <w:tmpl w:val="18D86558"/>
    <w:lvl w:ilvl="0" w:tplc="087A773E">
      <w:numFmt w:val="bullet"/>
      <w:lvlText w:val=""/>
      <w:lvlJc w:val="left"/>
      <w:pPr>
        <w:ind w:left="78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06436887"/>
    <w:multiLevelType w:val="multilevel"/>
    <w:tmpl w:val="85B01E90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084438B"/>
    <w:multiLevelType w:val="hybridMultilevel"/>
    <w:tmpl w:val="244A7552"/>
    <w:lvl w:ilvl="0" w:tplc="DEC4C892">
      <w:start w:val="1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150B6EEC"/>
    <w:multiLevelType w:val="hybridMultilevel"/>
    <w:tmpl w:val="F47CCF1E"/>
    <w:lvl w:ilvl="0" w:tplc="C13EE146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10E4C9F"/>
    <w:multiLevelType w:val="hybridMultilevel"/>
    <w:tmpl w:val="FE049B0E"/>
    <w:lvl w:ilvl="0" w:tplc="80F6D10A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14D2C10"/>
    <w:multiLevelType w:val="hybridMultilevel"/>
    <w:tmpl w:val="F8E0710E"/>
    <w:lvl w:ilvl="0" w:tplc="68BEAA68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32B6C3C"/>
    <w:multiLevelType w:val="hybridMultilevel"/>
    <w:tmpl w:val="E3D02CA6"/>
    <w:lvl w:ilvl="0" w:tplc="8E249C34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27983E1C"/>
    <w:multiLevelType w:val="multilevel"/>
    <w:tmpl w:val="00D8AE40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3A481717"/>
    <w:multiLevelType w:val="multilevel"/>
    <w:tmpl w:val="1BF0470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BD16473"/>
    <w:multiLevelType w:val="hybridMultilevel"/>
    <w:tmpl w:val="2FD8C928"/>
    <w:lvl w:ilvl="0" w:tplc="724C32B2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5ABE01AA"/>
    <w:multiLevelType w:val="hybridMultilevel"/>
    <w:tmpl w:val="7AD47CDA"/>
    <w:lvl w:ilvl="0" w:tplc="CC8CABC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1" w15:restartNumberingAfterBreak="0">
    <w:nsid w:val="5EF95452"/>
    <w:multiLevelType w:val="hybridMultilevel"/>
    <w:tmpl w:val="4824F996"/>
    <w:lvl w:ilvl="0" w:tplc="183E566E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67CD01DD"/>
    <w:multiLevelType w:val="hybridMultilevel"/>
    <w:tmpl w:val="1DF248C4"/>
    <w:lvl w:ilvl="0" w:tplc="EB163FC0">
      <w:start w:val="1"/>
      <w:numFmt w:val="bullet"/>
      <w:lvlText w:val="-"/>
      <w:lvlJc w:val="left"/>
      <w:pPr>
        <w:ind w:left="720" w:hanging="360"/>
      </w:pPr>
      <w:rPr>
        <w:rFonts w:ascii="Verdana" w:eastAsiaTheme="minorEastAsia" w:hAnsi="Verdan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FF1D89"/>
    <w:multiLevelType w:val="hybridMultilevel"/>
    <w:tmpl w:val="0E089100"/>
    <w:lvl w:ilvl="0" w:tplc="2076C570"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26152CB"/>
    <w:multiLevelType w:val="multilevel"/>
    <w:tmpl w:val="F0D81EC4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73597D52"/>
    <w:multiLevelType w:val="hybridMultilevel"/>
    <w:tmpl w:val="E6D4DD72"/>
    <w:lvl w:ilvl="0" w:tplc="0126903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526157D"/>
    <w:multiLevelType w:val="hybridMultilevel"/>
    <w:tmpl w:val="32FEC654"/>
    <w:lvl w:ilvl="0" w:tplc="AFEECF16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8CF6CCA"/>
    <w:multiLevelType w:val="hybridMultilevel"/>
    <w:tmpl w:val="2F9009A8"/>
    <w:lvl w:ilvl="0" w:tplc="B388EEF8">
      <w:start w:val="3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FE726F8"/>
    <w:multiLevelType w:val="hybridMultilevel"/>
    <w:tmpl w:val="F9746DC2"/>
    <w:lvl w:ilvl="0" w:tplc="D820CE40">
      <w:start w:val="1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1715929972">
    <w:abstractNumId w:val="12"/>
  </w:num>
  <w:num w:numId="2" w16cid:durableId="889078170">
    <w:abstractNumId w:val="8"/>
  </w:num>
  <w:num w:numId="3" w16cid:durableId="1199244974">
    <w:abstractNumId w:val="15"/>
  </w:num>
  <w:num w:numId="4" w16cid:durableId="362902685">
    <w:abstractNumId w:val="7"/>
  </w:num>
  <w:num w:numId="5" w16cid:durableId="1973100503">
    <w:abstractNumId w:val="1"/>
  </w:num>
  <w:num w:numId="6" w16cid:durableId="982346779">
    <w:abstractNumId w:val="14"/>
  </w:num>
  <w:num w:numId="7" w16cid:durableId="265505523">
    <w:abstractNumId w:val="11"/>
  </w:num>
  <w:num w:numId="8" w16cid:durableId="274795677">
    <w:abstractNumId w:val="3"/>
  </w:num>
  <w:num w:numId="9" w16cid:durableId="552690438">
    <w:abstractNumId w:val="6"/>
  </w:num>
  <w:num w:numId="10" w16cid:durableId="971793784">
    <w:abstractNumId w:val="16"/>
  </w:num>
  <w:num w:numId="11" w16cid:durableId="2115322896">
    <w:abstractNumId w:val="17"/>
  </w:num>
  <w:num w:numId="12" w16cid:durableId="1855680704">
    <w:abstractNumId w:val="4"/>
  </w:num>
  <w:num w:numId="13" w16cid:durableId="936866988">
    <w:abstractNumId w:val="18"/>
  </w:num>
  <w:num w:numId="14" w16cid:durableId="1240290053">
    <w:abstractNumId w:val="2"/>
  </w:num>
  <w:num w:numId="15" w16cid:durableId="934627311">
    <w:abstractNumId w:val="9"/>
  </w:num>
  <w:num w:numId="16" w16cid:durableId="1904372585">
    <w:abstractNumId w:val="13"/>
  </w:num>
  <w:num w:numId="17" w16cid:durableId="1586693262">
    <w:abstractNumId w:val="10"/>
  </w:num>
  <w:num w:numId="18" w16cid:durableId="1965455137">
    <w:abstractNumId w:val="0"/>
  </w:num>
  <w:num w:numId="19" w16cid:durableId="111022228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PG Wang,Jin-Lei">
    <w15:presenceInfo w15:providerId="Windows Live" w15:userId="94d9ce2acfc32f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420B5"/>
    <w:rsid w:val="00052D2F"/>
    <w:rsid w:val="000C5E19"/>
    <w:rsid w:val="000D63E0"/>
    <w:rsid w:val="000E6EBA"/>
    <w:rsid w:val="00150999"/>
    <w:rsid w:val="00171B84"/>
    <w:rsid w:val="001B2B46"/>
    <w:rsid w:val="001B312D"/>
    <w:rsid w:val="0020402E"/>
    <w:rsid w:val="00247601"/>
    <w:rsid w:val="002A3E48"/>
    <w:rsid w:val="002C2736"/>
    <w:rsid w:val="002F188F"/>
    <w:rsid w:val="00346306"/>
    <w:rsid w:val="003515F3"/>
    <w:rsid w:val="003A2D99"/>
    <w:rsid w:val="003F2EC2"/>
    <w:rsid w:val="00411FD7"/>
    <w:rsid w:val="00414E20"/>
    <w:rsid w:val="00493B90"/>
    <w:rsid w:val="005213FE"/>
    <w:rsid w:val="00562C08"/>
    <w:rsid w:val="00573418"/>
    <w:rsid w:val="00576E43"/>
    <w:rsid w:val="005F6999"/>
    <w:rsid w:val="0062434A"/>
    <w:rsid w:val="00657C13"/>
    <w:rsid w:val="006648FB"/>
    <w:rsid w:val="0067546A"/>
    <w:rsid w:val="006E60CC"/>
    <w:rsid w:val="006F1933"/>
    <w:rsid w:val="0073264B"/>
    <w:rsid w:val="00740C28"/>
    <w:rsid w:val="007A4532"/>
    <w:rsid w:val="007E65D3"/>
    <w:rsid w:val="008069BA"/>
    <w:rsid w:val="00807C74"/>
    <w:rsid w:val="00855DF0"/>
    <w:rsid w:val="008E332F"/>
    <w:rsid w:val="008F1C45"/>
    <w:rsid w:val="00914EB4"/>
    <w:rsid w:val="00926E5C"/>
    <w:rsid w:val="0097566C"/>
    <w:rsid w:val="009B5A3A"/>
    <w:rsid w:val="009C116E"/>
    <w:rsid w:val="009E0209"/>
    <w:rsid w:val="009F2496"/>
    <w:rsid w:val="00A25479"/>
    <w:rsid w:val="00A57369"/>
    <w:rsid w:val="00A77B3E"/>
    <w:rsid w:val="00AA1789"/>
    <w:rsid w:val="00AD69B4"/>
    <w:rsid w:val="00AF738F"/>
    <w:rsid w:val="00B30608"/>
    <w:rsid w:val="00B377B4"/>
    <w:rsid w:val="00B41D6B"/>
    <w:rsid w:val="00B546AA"/>
    <w:rsid w:val="00B81395"/>
    <w:rsid w:val="00BC5C2E"/>
    <w:rsid w:val="00BD59C1"/>
    <w:rsid w:val="00C7518C"/>
    <w:rsid w:val="00CA2A55"/>
    <w:rsid w:val="00CA3220"/>
    <w:rsid w:val="00CB0F73"/>
    <w:rsid w:val="00CB5DBF"/>
    <w:rsid w:val="00CF0E30"/>
    <w:rsid w:val="00D1678D"/>
    <w:rsid w:val="00D64F7D"/>
    <w:rsid w:val="00E80014"/>
    <w:rsid w:val="00EC10B3"/>
    <w:rsid w:val="00F31652"/>
    <w:rsid w:val="00F40985"/>
    <w:rsid w:val="00F70F07"/>
    <w:rsid w:val="00F87BF3"/>
    <w:rsid w:val="00FB17CC"/>
    <w:rsid w:val="00FC50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FF33B0A"/>
  <w15:docId w15:val="{F5B87815-B5F4-42FA-9EB6-369178CE5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0420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0420B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420B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420B5"/>
    <w:rPr>
      <w:sz w:val="18"/>
      <w:szCs w:val="18"/>
    </w:rPr>
  </w:style>
  <w:style w:type="character" w:styleId="a7">
    <w:name w:val="annotation reference"/>
    <w:basedOn w:val="a0"/>
    <w:semiHidden/>
    <w:unhideWhenUsed/>
    <w:rsid w:val="00855DF0"/>
    <w:rPr>
      <w:sz w:val="21"/>
      <w:szCs w:val="21"/>
    </w:rPr>
  </w:style>
  <w:style w:type="paragraph" w:styleId="a8">
    <w:name w:val="annotation text"/>
    <w:basedOn w:val="a"/>
    <w:link w:val="a9"/>
    <w:unhideWhenUsed/>
    <w:rsid w:val="00855DF0"/>
  </w:style>
  <w:style w:type="character" w:customStyle="1" w:styleId="a9">
    <w:name w:val="批注文字 字符"/>
    <w:basedOn w:val="a0"/>
    <w:link w:val="a8"/>
    <w:rsid w:val="00855DF0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855DF0"/>
    <w:rPr>
      <w:b/>
      <w:bCs/>
    </w:rPr>
  </w:style>
  <w:style w:type="character" w:customStyle="1" w:styleId="ab">
    <w:name w:val="批注主题 字符"/>
    <w:basedOn w:val="a9"/>
    <w:link w:val="aa"/>
    <w:semiHidden/>
    <w:rsid w:val="00855DF0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807C74"/>
    <w:rPr>
      <w:sz w:val="24"/>
      <w:szCs w:val="24"/>
    </w:rPr>
  </w:style>
  <w:style w:type="paragraph" w:styleId="ad">
    <w:name w:val="List Paragraph"/>
    <w:basedOn w:val="a"/>
    <w:uiPriority w:val="34"/>
    <w:qFormat/>
    <w:rsid w:val="0097566C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8"/>
      <w:lang w:eastAsia="zh-CN" w:bidi="th-TH"/>
    </w:rPr>
  </w:style>
  <w:style w:type="table" w:styleId="ae">
    <w:name w:val="Table Grid"/>
    <w:basedOn w:val="a1"/>
    <w:uiPriority w:val="39"/>
    <w:rsid w:val="0097566C"/>
    <w:rPr>
      <w:rFonts w:asciiTheme="minorHAnsi" w:hAnsiTheme="minorHAnsi" w:cstheme="minorBidi"/>
      <w:sz w:val="22"/>
      <w:szCs w:val="28"/>
      <w:lang w:eastAsia="zh-CN"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B30608"/>
  </w:style>
  <w:style w:type="character" w:styleId="af">
    <w:name w:val="Hyperlink"/>
    <w:basedOn w:val="a0"/>
    <w:unhideWhenUsed/>
    <w:rsid w:val="000C5E19"/>
    <w:rPr>
      <w:color w:val="0000FF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0C5E19"/>
    <w:rPr>
      <w:color w:val="605E5C"/>
      <w:shd w:val="clear" w:color="auto" w:fill="E1DFDD"/>
    </w:rPr>
  </w:style>
  <w:style w:type="paragraph" w:styleId="af1">
    <w:name w:val="Balloon Text"/>
    <w:basedOn w:val="a"/>
    <w:link w:val="af2"/>
    <w:rsid w:val="000C5E19"/>
    <w:rPr>
      <w:sz w:val="18"/>
      <w:szCs w:val="18"/>
    </w:rPr>
  </w:style>
  <w:style w:type="character" w:customStyle="1" w:styleId="af2">
    <w:name w:val="批注框文本 字符"/>
    <w:basedOn w:val="a0"/>
    <w:link w:val="af1"/>
    <w:rsid w:val="000C5E1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898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3449CC-4555-42C7-996C-798D9889AA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8</TotalTime>
  <Pages>1</Pages>
  <Words>10917</Words>
  <Characters>62228</Characters>
  <Application>Microsoft Office Word</Application>
  <DocSecurity>0</DocSecurity>
  <Lines>518</Lines>
  <Paragraphs>145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BPG Wang,Jin-Lei</cp:lastModifiedBy>
  <cp:revision>19</cp:revision>
  <dcterms:created xsi:type="dcterms:W3CDTF">2023-02-02T16:21:00Z</dcterms:created>
  <dcterms:modified xsi:type="dcterms:W3CDTF">2023-02-08T08:33:00Z</dcterms:modified>
</cp:coreProperties>
</file>